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E00929B" w14:textId="5766000B" w:rsidR="005669B2" w:rsidRPr="00406B9E" w:rsidRDefault="005669B2" w:rsidP="005669B2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406B9E">
        <w:rPr>
          <w:rFonts w:ascii="Arial" w:hAnsi="Arial" w:cs="Arial"/>
          <w:b/>
          <w:sz w:val="22"/>
          <w:szCs w:val="22"/>
        </w:rPr>
        <w:t>Suppl</w:t>
      </w:r>
      <w:r w:rsidR="004214A5" w:rsidRPr="00406B9E">
        <w:rPr>
          <w:rFonts w:ascii="Arial" w:hAnsi="Arial" w:cs="Arial"/>
          <w:b/>
          <w:sz w:val="22"/>
          <w:szCs w:val="22"/>
        </w:rPr>
        <w:t xml:space="preserve">ementary File </w:t>
      </w:r>
      <w:r w:rsidR="00A655EA" w:rsidRPr="00406B9E">
        <w:rPr>
          <w:rFonts w:ascii="Arial" w:hAnsi="Arial" w:cs="Arial"/>
          <w:b/>
          <w:sz w:val="22"/>
          <w:szCs w:val="22"/>
        </w:rPr>
        <w:t xml:space="preserve">1 - </w:t>
      </w:r>
      <w:r w:rsidR="00FA25E4" w:rsidRPr="00406B9E">
        <w:rPr>
          <w:rFonts w:ascii="Arial" w:hAnsi="Arial" w:cs="Arial"/>
          <w:b/>
          <w:sz w:val="22"/>
          <w:szCs w:val="22"/>
        </w:rPr>
        <w:t>Strain list</w:t>
      </w:r>
    </w:p>
    <w:tbl>
      <w:tblPr>
        <w:tblStyle w:val="TableGrid"/>
        <w:tblW w:w="14328" w:type="dxa"/>
        <w:tblLayout w:type="fixed"/>
        <w:tblLook w:val="04A0" w:firstRow="1" w:lastRow="0" w:firstColumn="1" w:lastColumn="0" w:noHBand="0" w:noVBand="1"/>
      </w:tblPr>
      <w:tblGrid>
        <w:gridCol w:w="1098"/>
        <w:gridCol w:w="4590"/>
        <w:gridCol w:w="1170"/>
        <w:gridCol w:w="4140"/>
        <w:gridCol w:w="3330"/>
      </w:tblGrid>
      <w:tr w:rsidR="00267537" w:rsidRPr="00406B9E" w14:paraId="27BFD414" w14:textId="3AD12A74" w:rsidTr="00267537">
        <w:trPr>
          <w:trHeight w:val="300"/>
        </w:trPr>
        <w:tc>
          <w:tcPr>
            <w:tcW w:w="1098" w:type="dxa"/>
            <w:noWrap/>
            <w:hideMark/>
          </w:tcPr>
          <w:p w14:paraId="2705360D" w14:textId="77777777" w:rsidR="00A655EA" w:rsidRPr="00406B9E" w:rsidRDefault="00A655EA" w:rsidP="00EE34E7">
            <w:pPr>
              <w:rPr>
                <w:rFonts w:ascii="Arial" w:hAnsi="Arial" w:cs="Arial"/>
                <w:b/>
              </w:rPr>
            </w:pPr>
            <w:r w:rsidRPr="00406B9E">
              <w:rPr>
                <w:rFonts w:ascii="Arial" w:hAnsi="Arial" w:cs="Arial"/>
                <w:b/>
              </w:rPr>
              <w:t>Strain Name</w:t>
            </w:r>
          </w:p>
        </w:tc>
        <w:tc>
          <w:tcPr>
            <w:tcW w:w="4590" w:type="dxa"/>
            <w:noWrap/>
            <w:hideMark/>
          </w:tcPr>
          <w:p w14:paraId="0DF76060" w14:textId="4D6EC4F6" w:rsidR="00A655EA" w:rsidRPr="00406B9E" w:rsidRDefault="00A655EA" w:rsidP="00EE34E7">
            <w:pPr>
              <w:rPr>
                <w:rFonts w:ascii="Arial" w:hAnsi="Arial" w:cs="Arial"/>
                <w:b/>
                <w:i/>
              </w:rPr>
            </w:pPr>
            <w:r w:rsidRPr="00406B9E">
              <w:rPr>
                <w:rFonts w:ascii="Arial" w:hAnsi="Arial" w:cs="Arial"/>
                <w:b/>
                <w:i/>
              </w:rPr>
              <w:t>Mutant or knock-in</w:t>
            </w:r>
          </w:p>
        </w:tc>
        <w:tc>
          <w:tcPr>
            <w:tcW w:w="1170" w:type="dxa"/>
            <w:noWrap/>
            <w:hideMark/>
          </w:tcPr>
          <w:p w14:paraId="6638F992" w14:textId="77777777" w:rsidR="00A655EA" w:rsidRPr="00406B9E" w:rsidRDefault="00A655EA" w:rsidP="00EE34E7">
            <w:pPr>
              <w:rPr>
                <w:rFonts w:ascii="Arial" w:hAnsi="Arial" w:cs="Arial"/>
                <w:b/>
              </w:rPr>
            </w:pPr>
            <w:r w:rsidRPr="00406B9E">
              <w:rPr>
                <w:rFonts w:ascii="Arial" w:hAnsi="Arial" w:cs="Arial"/>
                <w:b/>
              </w:rPr>
              <w:t>Array name</w:t>
            </w:r>
          </w:p>
        </w:tc>
        <w:tc>
          <w:tcPr>
            <w:tcW w:w="4140" w:type="dxa"/>
            <w:noWrap/>
            <w:hideMark/>
          </w:tcPr>
          <w:p w14:paraId="32CB46CF" w14:textId="77777777" w:rsidR="00A655EA" w:rsidRPr="00406B9E" w:rsidRDefault="00A655EA" w:rsidP="00EE34E7">
            <w:pPr>
              <w:rPr>
                <w:rFonts w:ascii="Arial" w:hAnsi="Arial" w:cs="Arial"/>
                <w:b/>
              </w:rPr>
            </w:pPr>
            <w:r w:rsidRPr="00406B9E">
              <w:rPr>
                <w:rFonts w:ascii="Arial" w:hAnsi="Arial" w:cs="Arial"/>
                <w:b/>
              </w:rPr>
              <w:t>DNA on array</w:t>
            </w:r>
          </w:p>
        </w:tc>
        <w:tc>
          <w:tcPr>
            <w:tcW w:w="3330" w:type="dxa"/>
            <w:noWrap/>
            <w:hideMark/>
          </w:tcPr>
          <w:p w14:paraId="3B6834D6" w14:textId="7BD8CE8A" w:rsidR="00A655EA" w:rsidRPr="00406B9E" w:rsidRDefault="00A655EA" w:rsidP="00A655EA">
            <w:pPr>
              <w:ind w:right="-918"/>
              <w:rPr>
                <w:rFonts w:ascii="Arial" w:hAnsi="Arial" w:cs="Arial"/>
                <w:b/>
                <w:color w:val="000000" w:themeColor="text1"/>
              </w:rPr>
            </w:pPr>
            <w:r w:rsidRPr="00406B9E">
              <w:rPr>
                <w:rFonts w:ascii="Arial" w:hAnsi="Arial" w:cs="Arial"/>
                <w:b/>
                <w:color w:val="000000" w:themeColor="text1"/>
              </w:rPr>
              <w:t>Reference</w:t>
            </w:r>
          </w:p>
        </w:tc>
      </w:tr>
      <w:tr w:rsidR="00267537" w:rsidRPr="00406B9E" w14:paraId="537D6711" w14:textId="62B5D1A5" w:rsidTr="00267537">
        <w:trPr>
          <w:trHeight w:val="300"/>
        </w:trPr>
        <w:tc>
          <w:tcPr>
            <w:tcW w:w="1098" w:type="dxa"/>
            <w:noWrap/>
          </w:tcPr>
          <w:p w14:paraId="0537D10C" w14:textId="651B1EEE" w:rsidR="00A655EA" w:rsidRPr="00406B9E" w:rsidRDefault="00A655EA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5151</w:t>
            </w:r>
          </w:p>
        </w:tc>
        <w:tc>
          <w:tcPr>
            <w:tcW w:w="4590" w:type="dxa"/>
            <w:noWrap/>
          </w:tcPr>
          <w:p w14:paraId="495B5B4D" w14:textId="3261DADD" w:rsidR="00A655EA" w:rsidRPr="00406B9E" w:rsidRDefault="00A655EA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34(tm3733)</w:t>
            </w:r>
          </w:p>
        </w:tc>
        <w:tc>
          <w:tcPr>
            <w:tcW w:w="1170" w:type="dxa"/>
            <w:noWrap/>
          </w:tcPr>
          <w:p w14:paraId="50CA7DAD" w14:textId="5C7E7DDB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Ex7040</w:t>
            </w:r>
            <w:proofErr w:type="gramEnd"/>
          </w:p>
        </w:tc>
        <w:tc>
          <w:tcPr>
            <w:tcW w:w="4140" w:type="dxa"/>
            <w:noWrap/>
          </w:tcPr>
          <w:p w14:paraId="0344347C" w14:textId="0770A0AF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</w:rPr>
              <w:t>-34Fosmid, myo-3prom::</w:t>
            </w:r>
            <w:proofErr w:type="spellStart"/>
            <w:r w:rsidRPr="00406B9E">
              <w:rPr>
                <w:rFonts w:ascii="Arial" w:hAnsi="Arial" w:cs="Arial"/>
                <w:i/>
              </w:rPr>
              <w:t>mCherry</w:t>
            </w:r>
            <w:proofErr w:type="spellEnd"/>
          </w:p>
        </w:tc>
        <w:tc>
          <w:tcPr>
            <w:tcW w:w="3330" w:type="dxa"/>
            <w:noWrap/>
          </w:tcPr>
          <w:p w14:paraId="6A9E3C55" w14:textId="56E56B53" w:rsidR="00A655EA" w:rsidRPr="00406B9E" w:rsidRDefault="000A455A" w:rsidP="00EE34E7">
            <w:pPr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06B9E">
              <w:rPr>
                <w:rFonts w:ascii="Arial" w:hAnsi="Arial" w:cs="Arial"/>
                <w:color w:val="000000" w:themeColor="text1"/>
              </w:rPr>
              <w:t>Fosmid</w:t>
            </w:r>
            <w:proofErr w:type="spellEnd"/>
            <w:r w:rsidRPr="00406B9E">
              <w:rPr>
                <w:rFonts w:ascii="Arial" w:hAnsi="Arial" w:cs="Arial"/>
                <w:color w:val="000000" w:themeColor="text1"/>
              </w:rPr>
              <w:t xml:space="preserve"> rescue of allele described in </w:t>
            </w:r>
            <w:r w:rsidR="00F609DC"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BbWluPC9BdXRob3I+PFllYXI+MjAwOTwvWWVhcj48UmVj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</w:fldData>
              </w:fldChar>
            </w:r>
            <w:r w:rsidR="00F609DC"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="00F609DC"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BbWluPC9BdXRob3I+PFllYXI+MjAwOTwvWWVhcj48UmVj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</w:fldData>
              </w:fldChar>
            </w:r>
            <w:r w:rsidR="00F609DC"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="00F609DC" w:rsidRPr="00406B9E">
              <w:rPr>
                <w:rFonts w:ascii="Arial" w:hAnsi="Arial" w:cs="Arial"/>
                <w:color w:val="000000" w:themeColor="text1"/>
              </w:rPr>
            </w:r>
            <w:r w:rsidR="00F609DC"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="00F609DC" w:rsidRPr="00406B9E">
              <w:rPr>
                <w:rFonts w:ascii="Arial" w:hAnsi="Arial" w:cs="Arial"/>
                <w:color w:val="000000" w:themeColor="text1"/>
              </w:rPr>
            </w:r>
            <w:r w:rsidR="00F609DC"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="00F609DC" w:rsidRPr="00406B9E">
              <w:rPr>
                <w:rFonts w:ascii="Arial" w:hAnsi="Arial" w:cs="Arial"/>
                <w:noProof/>
                <w:color w:val="000000" w:themeColor="text1"/>
              </w:rPr>
              <w:t>(Amin et al., 2009)</w:t>
            </w:r>
            <w:r w:rsidR="00F609DC"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5234F173" w14:textId="3B79D33C" w:rsidTr="00267537">
        <w:trPr>
          <w:trHeight w:val="300"/>
        </w:trPr>
        <w:tc>
          <w:tcPr>
            <w:tcW w:w="1098" w:type="dxa"/>
            <w:noWrap/>
          </w:tcPr>
          <w:p w14:paraId="0CE7CE05" w14:textId="03C8475F" w:rsidR="00A655EA" w:rsidRPr="00406B9E" w:rsidRDefault="00A655EA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6335</w:t>
            </w:r>
          </w:p>
        </w:tc>
        <w:tc>
          <w:tcPr>
            <w:tcW w:w="4590" w:type="dxa"/>
            <w:noWrap/>
          </w:tcPr>
          <w:p w14:paraId="33D75D4D" w14:textId="3E49F718" w:rsidR="00A655EA" w:rsidRPr="00406B9E" w:rsidRDefault="00A655EA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34(ot1014)</w:t>
            </w:r>
          </w:p>
        </w:tc>
        <w:tc>
          <w:tcPr>
            <w:tcW w:w="1170" w:type="dxa"/>
            <w:noWrap/>
          </w:tcPr>
          <w:p w14:paraId="68231163" w14:textId="1D58119C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Ex7476</w:t>
            </w:r>
            <w:proofErr w:type="gramEnd"/>
          </w:p>
        </w:tc>
        <w:tc>
          <w:tcPr>
            <w:tcW w:w="4140" w:type="dxa"/>
            <w:noWrap/>
          </w:tcPr>
          <w:p w14:paraId="245EE892" w14:textId="06D108A2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</w:rPr>
              <w:t>-34Fosmid, myo-3prom::</w:t>
            </w:r>
            <w:proofErr w:type="spellStart"/>
            <w:r w:rsidRPr="00406B9E">
              <w:rPr>
                <w:rFonts w:ascii="Arial" w:hAnsi="Arial" w:cs="Arial"/>
                <w:i/>
              </w:rPr>
              <w:t>mCherry</w:t>
            </w:r>
            <w:proofErr w:type="spellEnd"/>
          </w:p>
        </w:tc>
        <w:tc>
          <w:tcPr>
            <w:tcW w:w="3330" w:type="dxa"/>
            <w:noWrap/>
          </w:tcPr>
          <w:p w14:paraId="680CE834" w14:textId="0280DF9A" w:rsidR="00A655EA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5DF3D248" w14:textId="77777777" w:rsidTr="00267537">
        <w:trPr>
          <w:trHeight w:val="300"/>
        </w:trPr>
        <w:tc>
          <w:tcPr>
            <w:tcW w:w="1098" w:type="dxa"/>
            <w:noWrap/>
          </w:tcPr>
          <w:p w14:paraId="0D0C2C9A" w14:textId="5E4EB7CE" w:rsidR="00A655EA" w:rsidRPr="00406B9E" w:rsidRDefault="00A655EA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7564</w:t>
            </w:r>
          </w:p>
        </w:tc>
        <w:tc>
          <w:tcPr>
            <w:tcW w:w="4590" w:type="dxa"/>
            <w:noWrap/>
          </w:tcPr>
          <w:p w14:paraId="2717D4CE" w14:textId="5F456F0E" w:rsidR="00A655EA" w:rsidRPr="00406B9E" w:rsidRDefault="00A655EA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34(ot1188) flr-2(syb4861)</w:t>
            </w:r>
            <w:r w:rsidR="00286049" w:rsidRPr="00406B9E">
              <w:rPr>
                <w:rFonts w:ascii="Arial" w:hAnsi="Arial" w:cs="Arial"/>
                <w:i/>
                <w:iCs/>
              </w:rPr>
              <w:t>/+ flr-2(syb4861)</w:t>
            </w:r>
          </w:p>
        </w:tc>
        <w:tc>
          <w:tcPr>
            <w:tcW w:w="1170" w:type="dxa"/>
            <w:noWrap/>
          </w:tcPr>
          <w:p w14:paraId="584BB9E7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6C27AF4D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497D1BC0" w14:textId="250ECB66" w:rsidR="00A655EA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797726D4" w14:textId="77777777" w:rsidTr="00267537">
        <w:trPr>
          <w:trHeight w:val="300"/>
        </w:trPr>
        <w:tc>
          <w:tcPr>
            <w:tcW w:w="1098" w:type="dxa"/>
            <w:noWrap/>
          </w:tcPr>
          <w:p w14:paraId="5B336ED1" w14:textId="1A264F51" w:rsidR="00A655EA" w:rsidRPr="00406B9E" w:rsidRDefault="00A655EA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7565</w:t>
            </w:r>
          </w:p>
        </w:tc>
        <w:tc>
          <w:tcPr>
            <w:tcW w:w="4590" w:type="dxa"/>
            <w:noWrap/>
          </w:tcPr>
          <w:p w14:paraId="5F2F358B" w14:textId="542453C6" w:rsidR="00A655EA" w:rsidRPr="00406B9E" w:rsidRDefault="00A655EA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34(ot1189) htrl-1(syb4895)</w:t>
            </w:r>
            <w:r w:rsidR="001A7D06" w:rsidRPr="00406B9E">
              <w:rPr>
                <w:rFonts w:ascii="Arial" w:hAnsi="Arial" w:cs="Arial"/>
                <w:i/>
                <w:iCs/>
              </w:rPr>
              <w:t>/</w:t>
            </w:r>
            <w:r w:rsidR="00286049" w:rsidRPr="00406B9E">
              <w:rPr>
                <w:rFonts w:ascii="Arial" w:hAnsi="Arial" w:cs="Arial"/>
                <w:i/>
                <w:iCs/>
              </w:rPr>
              <w:t>+ htrl-1(syb4895</w:t>
            </w:r>
          </w:p>
        </w:tc>
        <w:tc>
          <w:tcPr>
            <w:tcW w:w="1170" w:type="dxa"/>
            <w:noWrap/>
          </w:tcPr>
          <w:p w14:paraId="31260BBC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1B9CF6E7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6FB8B9F5" w14:textId="439DC13A" w:rsidR="00A655EA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7E9E1FFA" w14:textId="41B975E3" w:rsidTr="00267537">
        <w:trPr>
          <w:trHeight w:val="300"/>
        </w:trPr>
        <w:tc>
          <w:tcPr>
            <w:tcW w:w="1098" w:type="dxa"/>
            <w:noWrap/>
          </w:tcPr>
          <w:p w14:paraId="541FAB75" w14:textId="002EB7B1" w:rsidR="00A655EA" w:rsidRPr="00406B9E" w:rsidRDefault="00A655EA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5439</w:t>
            </w:r>
          </w:p>
        </w:tc>
        <w:tc>
          <w:tcPr>
            <w:tcW w:w="4590" w:type="dxa"/>
            <w:noWrap/>
          </w:tcPr>
          <w:p w14:paraId="5E0189CF" w14:textId="79084A65" w:rsidR="00A655EA" w:rsidRPr="00406B9E" w:rsidRDefault="00A655EA" w:rsidP="00183734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34</w:t>
            </w:r>
            <w:r w:rsidR="00981E67" w:rsidRPr="00406B9E">
              <w:rPr>
                <w:rFonts w:ascii="Arial" w:hAnsi="Arial" w:cs="Arial"/>
                <w:i/>
                <w:iCs/>
              </w:rPr>
              <w:t>(ot903[ceh-34::</w:t>
            </w:r>
            <w:proofErr w:type="spellStart"/>
            <w:r w:rsidR="00981E67" w:rsidRPr="00406B9E">
              <w:rPr>
                <w:rFonts w:ascii="Arial" w:hAnsi="Arial" w:cs="Arial"/>
                <w:i/>
                <w:iCs/>
              </w:rPr>
              <w:t>mNG</w:t>
            </w:r>
            <w:proofErr w:type="spellEnd"/>
            <w:r w:rsidR="00981E67" w:rsidRPr="00406B9E">
              <w:rPr>
                <w:rFonts w:ascii="Arial" w:hAnsi="Arial" w:cs="Arial"/>
                <w:i/>
                <w:iCs/>
              </w:rPr>
              <w:t>::3xFLAG::AID]</w:t>
            </w:r>
          </w:p>
        </w:tc>
        <w:tc>
          <w:tcPr>
            <w:tcW w:w="1170" w:type="dxa"/>
            <w:noWrap/>
          </w:tcPr>
          <w:p w14:paraId="7C10B006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273DD09D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0978E963" w14:textId="160AAF41" w:rsidR="00A655EA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139CFA1C" w14:textId="77777777" w:rsidTr="00267537">
        <w:trPr>
          <w:trHeight w:val="300"/>
        </w:trPr>
        <w:tc>
          <w:tcPr>
            <w:tcW w:w="1098" w:type="dxa"/>
            <w:noWrap/>
          </w:tcPr>
          <w:p w14:paraId="437DAAA9" w14:textId="5E267F90" w:rsidR="00A655EA" w:rsidRPr="00406B9E" w:rsidRDefault="00B03F02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MT15695</w:t>
            </w:r>
          </w:p>
        </w:tc>
        <w:tc>
          <w:tcPr>
            <w:tcW w:w="4590" w:type="dxa"/>
            <w:noWrap/>
          </w:tcPr>
          <w:p w14:paraId="4708E112" w14:textId="3AA8FE40" w:rsidR="00A655EA" w:rsidRPr="00406B9E" w:rsidRDefault="00A655EA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34(n4796)</w:t>
            </w:r>
          </w:p>
        </w:tc>
        <w:tc>
          <w:tcPr>
            <w:tcW w:w="1170" w:type="dxa"/>
            <w:noWrap/>
          </w:tcPr>
          <w:p w14:paraId="3AAF5AE9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743F81A5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435D9173" w14:textId="7282D8BA" w:rsidR="00A655EA" w:rsidRPr="00406B9E" w:rsidRDefault="00F609DC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IaXJvc2U8L0F1dGhvcj48WWVhcj4yMDEwPC9ZZWFyPjxS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IaXJvc2U8L0F1dGhvcj48WWVhcj4yMDEwPC9ZZWFyPjxS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Hirose et al., 2010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37B560EB" w14:textId="77777777" w:rsidTr="00267537">
        <w:trPr>
          <w:trHeight w:val="300"/>
        </w:trPr>
        <w:tc>
          <w:tcPr>
            <w:tcW w:w="1098" w:type="dxa"/>
            <w:noWrap/>
          </w:tcPr>
          <w:p w14:paraId="75437B99" w14:textId="4453DD5B" w:rsidR="009C3751" w:rsidRPr="00406B9E" w:rsidRDefault="009C3751" w:rsidP="00EE34E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H17817</w:t>
            </w:r>
          </w:p>
        </w:tc>
        <w:tc>
          <w:tcPr>
            <w:tcW w:w="4590" w:type="dxa"/>
            <w:noWrap/>
          </w:tcPr>
          <w:p w14:paraId="38E98F26" w14:textId="66CD3317" w:rsidR="009C3751" w:rsidRPr="00406B9E" w:rsidRDefault="009C3751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>
              <w:rPr>
                <w:rFonts w:ascii="Arial" w:hAnsi="Arial" w:cs="Arial"/>
                <w:i/>
                <w:iCs/>
              </w:rPr>
              <w:t>eya</w:t>
            </w:r>
            <w:proofErr w:type="gramEnd"/>
            <w:r>
              <w:rPr>
                <w:rFonts w:ascii="Arial" w:hAnsi="Arial" w:cs="Arial"/>
                <w:i/>
                <w:iCs/>
              </w:rPr>
              <w:t>-</w:t>
            </w:r>
            <w:r w:rsidR="003678EC">
              <w:rPr>
                <w:rFonts w:ascii="Arial" w:hAnsi="Arial" w:cs="Arial"/>
                <w:i/>
                <w:iCs/>
              </w:rPr>
              <w:t>1(ot1197)</w:t>
            </w:r>
          </w:p>
        </w:tc>
        <w:tc>
          <w:tcPr>
            <w:tcW w:w="1170" w:type="dxa"/>
            <w:noWrap/>
          </w:tcPr>
          <w:p w14:paraId="7325744D" w14:textId="5646D906" w:rsidR="009C3751" w:rsidRPr="00406B9E" w:rsidRDefault="003678EC" w:rsidP="00EE34E7">
            <w:pPr>
              <w:rPr>
                <w:rFonts w:ascii="Arial" w:hAnsi="Arial" w:cs="Arial"/>
                <w:i/>
              </w:rPr>
            </w:pPr>
            <w:proofErr w:type="gramStart"/>
            <w:r>
              <w:rPr>
                <w:rFonts w:ascii="Arial" w:hAnsi="Arial" w:cs="Arial"/>
                <w:i/>
              </w:rPr>
              <w:t>otIs661</w:t>
            </w:r>
            <w:proofErr w:type="gramEnd"/>
          </w:p>
        </w:tc>
        <w:tc>
          <w:tcPr>
            <w:tcW w:w="4140" w:type="dxa"/>
            <w:noWrap/>
          </w:tcPr>
          <w:p w14:paraId="7EEBA375" w14:textId="137A4F74" w:rsidR="009C3751" w:rsidRPr="00406B9E" w:rsidRDefault="003678EC" w:rsidP="00EE34E7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unc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17prom::GFP, unc-122prom::GFP</w:t>
            </w:r>
          </w:p>
        </w:tc>
        <w:tc>
          <w:tcPr>
            <w:tcW w:w="3330" w:type="dxa"/>
            <w:noWrap/>
          </w:tcPr>
          <w:p w14:paraId="30EAB884" w14:textId="7B0EA9C9" w:rsidR="009C3751" w:rsidRPr="00406B9E" w:rsidRDefault="009C3751" w:rsidP="00EE34E7">
            <w:pPr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77B53AB5" w14:textId="3E59644E" w:rsidTr="00267537">
        <w:trPr>
          <w:trHeight w:val="300"/>
        </w:trPr>
        <w:tc>
          <w:tcPr>
            <w:tcW w:w="1098" w:type="dxa"/>
            <w:noWrap/>
          </w:tcPr>
          <w:p w14:paraId="133DAFB0" w14:textId="5D870759" w:rsidR="00A655EA" w:rsidRPr="00406B9E" w:rsidRDefault="00A655EA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SA146</w:t>
            </w:r>
          </w:p>
        </w:tc>
        <w:tc>
          <w:tcPr>
            <w:tcW w:w="4590" w:type="dxa"/>
            <w:noWrap/>
          </w:tcPr>
          <w:p w14:paraId="40899BC6" w14:textId="32223369" w:rsidR="00A655EA" w:rsidRPr="00406B9E" w:rsidRDefault="00A655EA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eya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1(ok654)</w:t>
            </w:r>
          </w:p>
        </w:tc>
        <w:tc>
          <w:tcPr>
            <w:tcW w:w="1170" w:type="dxa"/>
            <w:noWrap/>
          </w:tcPr>
          <w:p w14:paraId="7A29D48A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31CBBBA1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6FE9CEF3" w14:textId="193069F8" w:rsidR="00A655EA" w:rsidRPr="00406B9E" w:rsidRDefault="00F609DC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GdXJ1eWE8L0F1dGhvcj48WWVhcj4yMDA1PC9ZZWFyPjxS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GdXJ1eWE8L0F1dGhvcj48WWVhcj4yMDA1PC9ZZWFyPjxS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Furuya et al., 2005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7FC7E3BC" w14:textId="77777777" w:rsidTr="00267537">
        <w:trPr>
          <w:trHeight w:val="300"/>
        </w:trPr>
        <w:tc>
          <w:tcPr>
            <w:tcW w:w="1098" w:type="dxa"/>
            <w:noWrap/>
          </w:tcPr>
          <w:p w14:paraId="5B19B28D" w14:textId="2D6A76AE" w:rsidR="00A655EA" w:rsidRPr="00406B9E" w:rsidRDefault="00A655EA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MT1859</w:t>
            </w:r>
          </w:p>
        </w:tc>
        <w:tc>
          <w:tcPr>
            <w:tcW w:w="4590" w:type="dxa"/>
            <w:noWrap/>
          </w:tcPr>
          <w:p w14:paraId="03E3C390" w14:textId="3B006803" w:rsidR="00A655EA" w:rsidRPr="00406B9E" w:rsidRDefault="00A655EA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unc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86(n846)</w:t>
            </w:r>
          </w:p>
        </w:tc>
        <w:tc>
          <w:tcPr>
            <w:tcW w:w="1170" w:type="dxa"/>
            <w:noWrap/>
          </w:tcPr>
          <w:p w14:paraId="53D213D9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3D504FF0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4D177770" w14:textId="252DDE49" w:rsidR="00A655EA" w:rsidRPr="00406B9E" w:rsidRDefault="00F609DC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Baumeister&lt;/Author&gt;&lt;Year&gt;1996&lt;/Year&gt;&lt;RecNum&gt;3480&lt;/RecNum&gt;&lt;DisplayText&gt;(Baumeister et al., 1996)&lt;/DisplayText&gt;&lt;record&gt;&lt;rec-number&gt;3480&lt;/rec-number&gt;&lt;foreign-keys&gt;&lt;key app="EN" db-id="x5pp9r9rovtx2vepd9dppaf0t5zx2zst9ewr" timestamp="0"&gt;3480&lt;/key&gt;&lt;/foreign-keys&gt;&lt;ref-type name="Journal Article"&gt;17&lt;/ref-type&gt;&lt;contributors&gt;&lt;authors&gt;&lt;author&gt;Baumeister, R.&lt;/author&gt;&lt;author&gt;Liu, Y.&lt;/author&gt;&lt;author&gt;Ruvkun, G.&lt;/author&gt;&lt;/authors&gt;&lt;/contributors&gt;&lt;auth-address&gt;Department of Molecular Biology, Massachusetts General Hospital, Boston, 02114, USA.&lt;/auth-address&gt;&lt;titles&gt;&lt;title&gt;Lineage-specific regulators couple cell lineage asymmetry to the transcription of the Caenorhabditis elegans POU gene unc-86 during neurogenesis&lt;/title&gt;&lt;secondary-title&gt;Genes Dev&lt;/secondary-title&gt;&lt;/titles&gt;&lt;periodical&gt;&lt;full-title&gt;Genes Dev&lt;/full-title&gt;&lt;/periodical&gt;&lt;pages&gt;1395-410&lt;/pages&gt;&lt;volume&gt;10&lt;/volume&gt;&lt;number&gt;11&lt;/number&gt;&lt;edition&gt;1996/06/01&lt;/edition&gt;&lt;keywords&gt;&lt;keyword&gt;Animals&lt;/keyword&gt;&lt;keyword&gt;Base Sequence&lt;/keyword&gt;&lt;keyword&gt;Caenorhabditis elegans/embryology/*genetics&lt;/keyword&gt;&lt;keyword&gt;*Caenorhabditis elegans Proteins&lt;/keyword&gt;&lt;keyword&gt;DNA Primers&lt;/keyword&gt;&lt;keyword&gt;DNA-Binding Proteins/*genetics&lt;/keyword&gt;&lt;keyword&gt;*Gene Expression Regulation, Developmental&lt;/keyword&gt;&lt;keyword&gt;*Genes, Regulator&lt;/keyword&gt;&lt;keyword&gt;Homeodomain Proteins/*genetics&lt;/keyword&gt;&lt;keyword&gt;Molecular Sequence Data&lt;/keyword&gt;&lt;keyword&gt;Nervous System/*embryology&lt;/keyword&gt;&lt;keyword&gt;POU Domain Factors&lt;/keyword&gt;&lt;keyword&gt;Transcription Factors/*genetics&lt;/keyword&gt;&lt;/keywords&gt;&lt;dates&gt;&lt;year&gt;1996&lt;/year&gt;&lt;pub-dates&gt;&lt;date&gt;Jun 1&lt;/date&gt;&lt;/pub-dates&gt;&lt;/dates&gt;&lt;isbn&gt;0890-9369 (Print)&lt;/isbn&gt;&lt;accession-num&gt;8647436&lt;/accession-num&gt;&lt;urls&gt;&lt;related-urls&gt;&lt;url&gt;http://www.ncbi.nlm.nih.gov/entrez/query.fcgi?cmd=Retrieve&amp;amp;db=PubMed&amp;amp;dopt=Citation&amp;amp;list_uids=8647436&lt;/url&gt;&lt;/related-urls&gt;&lt;/urls&gt;&lt;language&gt;eng&lt;/language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Baumeister et al., 1996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65156FEF" w14:textId="77777777" w:rsidTr="00267537">
        <w:trPr>
          <w:trHeight w:val="300"/>
        </w:trPr>
        <w:tc>
          <w:tcPr>
            <w:tcW w:w="1098" w:type="dxa"/>
            <w:noWrap/>
          </w:tcPr>
          <w:p w14:paraId="6AC42BCA" w14:textId="19A2FB9B" w:rsidR="00A655EA" w:rsidRPr="00406B9E" w:rsidRDefault="00A655EA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5422</w:t>
            </w:r>
          </w:p>
        </w:tc>
        <w:tc>
          <w:tcPr>
            <w:tcW w:w="4590" w:type="dxa"/>
            <w:noWrap/>
          </w:tcPr>
          <w:p w14:paraId="02D0DA79" w14:textId="4C1EAFB7" w:rsidR="00A655EA" w:rsidRPr="00406B9E" w:rsidRDefault="00A655EA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14(ot900)</w:t>
            </w:r>
          </w:p>
        </w:tc>
        <w:tc>
          <w:tcPr>
            <w:tcW w:w="1170" w:type="dxa"/>
            <w:noWrap/>
          </w:tcPr>
          <w:p w14:paraId="215A11A0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1762ED6A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493AAE29" w14:textId="011475AF" w:rsidR="00A655EA" w:rsidRPr="00406B9E" w:rsidRDefault="00F609DC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Bayer&lt;/Author&gt;&lt;Year&gt;2018&lt;/Year&gt;&lt;RecNum&gt;10739&lt;/RecNum&gt;&lt;DisplayText&gt;(Bayer and Hobert, 2018)&lt;/DisplayText&gt;&lt;record&gt;&lt;rec-number&gt;10739&lt;/rec-number&gt;&lt;foreign-keys&gt;&lt;key app="EN" db-id="x5pp9r9rovtx2vepd9dppaf0t5zx2zst9ewr" timestamp="1637946812"&gt;10739&lt;/key&gt;&lt;/foreign-keys&gt;&lt;ref-type name="Journal Article"&gt;17&lt;/ref-type&gt;&lt;contributors&gt;&lt;authors&gt;&lt;author&gt;Bayer, E.&lt;/author&gt;&lt;author&gt;Hobert, O.&lt;/author&gt;&lt;/authors&gt;&lt;/contributors&gt;&lt;auth-address&gt;Department of Biological Sciences, Columbia University, New York, NY, USA.&amp;#xD;Howard Hughes Medical Institute.&lt;/auth-address&gt;&lt;titles&gt;&lt;title&gt;A novel null allele of C. elegans gene ceh-14&lt;/title&gt;&lt;secondary-title&gt;MicroPubl Biol&lt;/secondary-title&gt;&lt;/titles&gt;&lt;periodical&gt;&lt;full-title&gt;MicroPubl Biol&lt;/full-title&gt;&lt;/periodical&gt;&lt;volume&gt;2018&lt;/volume&gt;&lt;edition&gt;2018/10/18&lt;/edition&gt;&lt;dates&gt;&lt;year&gt;2018&lt;/year&gt;&lt;pub-dates&gt;&lt;date&gt;Oct 18&lt;/date&gt;&lt;/pub-dates&gt;&lt;/dates&gt;&lt;isbn&gt;2578-9430 (Electronic)&amp;#xD;2578-9430 (Linking)&lt;/isbn&gt;&lt;accession-num&gt;32550390&lt;/accession-num&gt;&lt;urls&gt;&lt;related-urls&gt;&lt;url&gt;https://www.ncbi.nlm.nih.gov/pubmed/32550390&lt;/url&gt;&lt;/related-urls&gt;&lt;/urls&gt;&lt;custom2&gt;PMC7282514&lt;/custom2&gt;&lt;electronic-resource-num&gt;10.17912/g434-3d85&lt;/electronic-resource-num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Bayer and Hobert, 2018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77E7845D" w14:textId="77777777" w:rsidTr="00267537">
        <w:trPr>
          <w:trHeight w:val="300"/>
        </w:trPr>
        <w:tc>
          <w:tcPr>
            <w:tcW w:w="1098" w:type="dxa"/>
            <w:noWrap/>
          </w:tcPr>
          <w:p w14:paraId="62B74A06" w14:textId="2DF35F2D" w:rsidR="00A655EA" w:rsidRPr="00406B9E" w:rsidRDefault="00B03F02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TB200</w:t>
            </w:r>
          </w:p>
        </w:tc>
        <w:tc>
          <w:tcPr>
            <w:tcW w:w="4590" w:type="dxa"/>
            <w:noWrap/>
          </w:tcPr>
          <w:p w14:paraId="2C9FC0AA" w14:textId="63E562C2" w:rsidR="00A655EA" w:rsidRPr="00406B9E" w:rsidRDefault="00A655EA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2(ch4)</w:t>
            </w:r>
          </w:p>
        </w:tc>
        <w:tc>
          <w:tcPr>
            <w:tcW w:w="1170" w:type="dxa"/>
            <w:noWrap/>
          </w:tcPr>
          <w:p w14:paraId="07AF1699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6302A114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76EA70A0" w14:textId="4C9EFFEF" w:rsidR="00A655EA" w:rsidRPr="00406B9E" w:rsidRDefault="00F609DC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Aspock&lt;/Author&gt;&lt;Year&gt;2003&lt;/Year&gt;&lt;RecNum&gt;2449&lt;/RecNum&gt;&lt;DisplayText&gt;(Aspock et al., 2003)&lt;/DisplayText&gt;&lt;record&gt;&lt;rec-number&gt;2449&lt;/rec-number&gt;&lt;foreign-keys&gt;&lt;key app="EN" db-id="x5pp9r9rovtx2vepd9dppaf0t5zx2zst9ewr" timestamp="0"&gt;2449&lt;/key&gt;&lt;/foreign-keys&gt;&lt;ref-type name="Journal Article"&gt;17&lt;/ref-type&gt;&lt;contributors&gt;&lt;authors&gt;&lt;author&gt;Aspock, G.&lt;/author&gt;&lt;author&gt;Ruvkun, G.&lt;/author&gt;&lt;author&gt;Burglin, T. R.&lt;/author&gt;&lt;/authors&gt;&lt;/contributors&gt;&lt;auth-address&gt;Division of Cell Biology, Biozentrum, University of Basel, Klingelbergstrasse 70, CH-4056 Basel, Switzerland.&lt;/auth-address&gt;&lt;titles&gt;&lt;title&gt;The Caenorhabditis elegans ems class homeobox gene ceh-2 is required for M3 pharynx motoneuron function&lt;/title&gt;&lt;secondary-title&gt;Development&lt;/secondary-title&gt;&lt;/titles&gt;&lt;periodical&gt;&lt;full-title&gt;Development&lt;/full-title&gt;&lt;/periodical&gt;&lt;pages&gt;3369-78&lt;/pages&gt;&lt;volume&gt;130&lt;/volume&gt;&lt;number&gt;15&lt;/number&gt;&lt;keywords&gt;&lt;keyword&gt;Animals&lt;/keyword&gt;&lt;keyword&gt;Caenorhabditis elegans/*embryology/*genetics&lt;/keyword&gt;&lt;keyword&gt;Drosophila/embryology/genetics&lt;/keyword&gt;&lt;keyword&gt;*Genes, Homeobox&lt;/keyword&gt;&lt;keyword&gt;Larva/genetics/growth &amp;amp; development&lt;/keyword&gt;&lt;keyword&gt;Neurons/metabolism&lt;/keyword&gt;&lt;keyword&gt;Pharynx/cytology/*embryology&lt;/keyword&gt;&lt;keyword&gt;Support, Non-U.S. Gov&amp;apos;t&lt;/keyword&gt;&lt;/keywords&gt;&lt;dates&gt;&lt;year&gt;2003&lt;/year&gt;&lt;pub-dates&gt;&lt;date&gt;Sep&lt;/date&gt;&lt;/pub-dates&gt;&lt;/dates&gt;&lt;accession-num&gt;12810585&lt;/accession-num&gt;&lt;urls&gt;&lt;related-urls&gt;&lt;url&gt;http://www.ncbi.nlm.nih.gov/entrez/query.fcgi?cmd=Retrieve&amp;amp;db=PubMed&amp;amp;dopt=Citation&amp;amp;list_uids=12810585&lt;/url&gt;&lt;/related-urls&gt;&lt;/urls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Aspock et al., 2003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57CB691D" w14:textId="77777777" w:rsidTr="00267537">
        <w:trPr>
          <w:trHeight w:val="300"/>
        </w:trPr>
        <w:tc>
          <w:tcPr>
            <w:tcW w:w="1098" w:type="dxa"/>
            <w:noWrap/>
          </w:tcPr>
          <w:p w14:paraId="329024BF" w14:textId="60423F8E" w:rsidR="00A655EA" w:rsidRPr="00406B9E" w:rsidRDefault="00B03F02" w:rsidP="00B03F02">
            <w:pPr>
              <w:tabs>
                <w:tab w:val="left" w:pos="514"/>
              </w:tabs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6563</w:t>
            </w:r>
          </w:p>
        </w:tc>
        <w:tc>
          <w:tcPr>
            <w:tcW w:w="4590" w:type="dxa"/>
            <w:noWrap/>
          </w:tcPr>
          <w:p w14:paraId="5EDE8415" w14:textId="39355CA5" w:rsidR="00A655EA" w:rsidRPr="00406B9E" w:rsidRDefault="00A655EA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45(ot1065)</w:t>
            </w:r>
          </w:p>
        </w:tc>
        <w:tc>
          <w:tcPr>
            <w:tcW w:w="1170" w:type="dxa"/>
            <w:noWrap/>
          </w:tcPr>
          <w:p w14:paraId="197E0B86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138CCAC1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1B4B14FF" w14:textId="0CF4F11B" w:rsidR="00A655EA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29B5A4CB" w14:textId="77777777" w:rsidTr="00267537">
        <w:trPr>
          <w:trHeight w:val="300"/>
        </w:trPr>
        <w:tc>
          <w:tcPr>
            <w:tcW w:w="1098" w:type="dxa"/>
            <w:noWrap/>
          </w:tcPr>
          <w:p w14:paraId="5717AB68" w14:textId="1A788E92" w:rsidR="00A655EA" w:rsidRPr="00406B9E" w:rsidRDefault="00B03F02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7142</w:t>
            </w:r>
          </w:p>
        </w:tc>
        <w:tc>
          <w:tcPr>
            <w:tcW w:w="4590" w:type="dxa"/>
            <w:noWrap/>
          </w:tcPr>
          <w:p w14:paraId="421797C3" w14:textId="06A4FBD4" w:rsidR="00A655EA" w:rsidRPr="00406B9E" w:rsidRDefault="00A655EA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vab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15(ot1136)</w:t>
            </w:r>
            <w:r w:rsidR="00B03F02" w:rsidRPr="00406B9E">
              <w:rPr>
                <w:rFonts w:ascii="Arial" w:hAnsi="Arial" w:cs="Arial"/>
                <w:i/>
                <w:iCs/>
              </w:rPr>
              <w:t xml:space="preserve">; </w:t>
            </w:r>
            <w:r w:rsidR="006967EC" w:rsidRPr="00406B9E">
              <w:rPr>
                <w:rFonts w:ascii="Arial" w:hAnsi="Arial" w:cs="Arial"/>
                <w:i/>
                <w:iCs/>
              </w:rPr>
              <w:t>unc-17(ot907[unc-17::mKate</w:t>
            </w:r>
            <w:r w:rsidR="001A7D06" w:rsidRPr="00406B9E">
              <w:rPr>
                <w:rFonts w:ascii="Arial" w:hAnsi="Arial" w:cs="Arial"/>
                <w:i/>
                <w:iCs/>
              </w:rPr>
              <w:t>2</w:t>
            </w:r>
            <w:r w:rsidR="006967EC" w:rsidRPr="00406B9E">
              <w:rPr>
                <w:rFonts w:ascii="Arial" w:hAnsi="Arial" w:cs="Arial"/>
                <w:i/>
                <w:iCs/>
              </w:rPr>
              <w:t>::3xFLAG])</w:t>
            </w:r>
          </w:p>
        </w:tc>
        <w:tc>
          <w:tcPr>
            <w:tcW w:w="1170" w:type="dxa"/>
            <w:noWrap/>
          </w:tcPr>
          <w:p w14:paraId="1E25EBA8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2FCE6160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1B7A7572" w14:textId="2BD23F06" w:rsidR="00A655EA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0028854F" w14:textId="77777777" w:rsidTr="00267537">
        <w:trPr>
          <w:trHeight w:val="300"/>
        </w:trPr>
        <w:tc>
          <w:tcPr>
            <w:tcW w:w="1098" w:type="dxa"/>
            <w:noWrap/>
          </w:tcPr>
          <w:p w14:paraId="73136579" w14:textId="2D8ECB4B" w:rsidR="00D81C5C" w:rsidRPr="00406B9E" w:rsidRDefault="00D81C5C" w:rsidP="00EE34E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H17144</w:t>
            </w:r>
          </w:p>
        </w:tc>
        <w:tc>
          <w:tcPr>
            <w:tcW w:w="4590" w:type="dxa"/>
            <w:noWrap/>
          </w:tcPr>
          <w:p w14:paraId="4A28D1E3" w14:textId="7D2951A2" w:rsidR="00D81C5C" w:rsidRPr="00406B9E" w:rsidRDefault="00D81C5C" w:rsidP="00EE34E7">
            <w:pPr>
              <w:rPr>
                <w:rFonts w:ascii="Arial" w:hAnsi="Arial" w:cs="Arial"/>
                <w:i/>
                <w:color w:val="000000"/>
                <w:shd w:val="clear" w:color="auto" w:fill="FFFFFF"/>
              </w:rPr>
            </w:pPr>
            <w:proofErr w:type="gramStart"/>
            <w:r>
              <w:rPr>
                <w:rFonts w:ascii="Arial" w:hAnsi="Arial" w:cs="Arial"/>
                <w:i/>
                <w:iCs/>
              </w:rPr>
              <w:t>ceh</w:t>
            </w:r>
            <w:proofErr w:type="gramEnd"/>
            <w:r>
              <w:rPr>
                <w:rFonts w:ascii="Arial" w:hAnsi="Arial" w:cs="Arial"/>
                <w:i/>
                <w:iCs/>
              </w:rPr>
              <w:t>-7(ot907</w:t>
            </w:r>
            <w:r w:rsidRPr="00406B9E">
              <w:rPr>
                <w:rFonts w:ascii="Arial" w:hAnsi="Arial" w:cs="Arial"/>
                <w:i/>
                <w:iCs/>
              </w:rPr>
              <w:t>); unc-17(ot907[unc-17::mKate2::3xFLAG])</w:t>
            </w:r>
          </w:p>
        </w:tc>
        <w:tc>
          <w:tcPr>
            <w:tcW w:w="1170" w:type="dxa"/>
            <w:noWrap/>
          </w:tcPr>
          <w:p w14:paraId="1B08BFEB" w14:textId="77777777" w:rsidR="00D81C5C" w:rsidRPr="00406B9E" w:rsidRDefault="00D81C5C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39B754AB" w14:textId="77777777" w:rsidR="00D81C5C" w:rsidRPr="00406B9E" w:rsidRDefault="00D81C5C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4937E3BC" w14:textId="352DBC12" w:rsidR="00D81C5C" w:rsidRPr="00406B9E" w:rsidRDefault="00D81C5C" w:rsidP="00EE34E7">
            <w:pPr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2007C975" w14:textId="77777777" w:rsidTr="00267537">
        <w:trPr>
          <w:trHeight w:val="300"/>
        </w:trPr>
        <w:tc>
          <w:tcPr>
            <w:tcW w:w="1098" w:type="dxa"/>
            <w:noWrap/>
          </w:tcPr>
          <w:p w14:paraId="22C93B44" w14:textId="65C858CE" w:rsidR="00B812A8" w:rsidRPr="00406B9E" w:rsidRDefault="00B812A8" w:rsidP="00EE34E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H16564</w:t>
            </w:r>
          </w:p>
        </w:tc>
        <w:tc>
          <w:tcPr>
            <w:tcW w:w="4590" w:type="dxa"/>
            <w:noWrap/>
          </w:tcPr>
          <w:p w14:paraId="1CF35235" w14:textId="57E7D5A8" w:rsidR="00B812A8" w:rsidRPr="00406B9E" w:rsidRDefault="00B812A8" w:rsidP="00EE34E7">
            <w:pPr>
              <w:rPr>
                <w:rFonts w:ascii="Arial" w:hAnsi="Arial" w:cs="Arial"/>
                <w:i/>
                <w:color w:val="000000"/>
                <w:shd w:val="clear" w:color="auto" w:fill="FFFFFF"/>
              </w:rPr>
            </w:pPr>
            <w:proofErr w:type="gramStart"/>
            <w:r>
              <w:rPr>
                <w:rFonts w:ascii="Arial" w:hAnsi="Arial" w:cs="Arial"/>
                <w:i/>
                <w:color w:val="000000"/>
                <w:shd w:val="clear" w:color="auto" w:fill="FFFFFF"/>
              </w:rPr>
              <w:t>ceh</w:t>
            </w:r>
            <w:proofErr w:type="gramEnd"/>
            <w:r>
              <w:rPr>
                <w:rFonts w:ascii="Arial" w:hAnsi="Arial" w:cs="Arial"/>
                <w:i/>
                <w:color w:val="000000"/>
                <w:shd w:val="clear" w:color="auto" w:fill="FFFFFF"/>
              </w:rPr>
              <w:t>-53(ot1066)</w:t>
            </w:r>
          </w:p>
        </w:tc>
        <w:tc>
          <w:tcPr>
            <w:tcW w:w="1170" w:type="dxa"/>
            <w:noWrap/>
          </w:tcPr>
          <w:p w14:paraId="3DA57F11" w14:textId="77777777" w:rsidR="00B812A8" w:rsidRPr="00406B9E" w:rsidRDefault="00B812A8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1108716A" w14:textId="77777777" w:rsidR="00B812A8" w:rsidRPr="00406B9E" w:rsidRDefault="00B812A8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0BF3B8DE" w14:textId="73FC6505" w:rsidR="00B812A8" w:rsidRPr="00406B9E" w:rsidRDefault="00B812A8" w:rsidP="00EE34E7">
            <w:pPr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7433DF30" w14:textId="77777777" w:rsidTr="00267537">
        <w:trPr>
          <w:trHeight w:val="300"/>
        </w:trPr>
        <w:tc>
          <w:tcPr>
            <w:tcW w:w="1098" w:type="dxa"/>
            <w:noWrap/>
          </w:tcPr>
          <w:p w14:paraId="26182FDA" w14:textId="050637F1" w:rsidR="00B936AF" w:rsidRPr="00406B9E" w:rsidRDefault="00B936AF" w:rsidP="00EE34E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H16565</w:t>
            </w:r>
          </w:p>
        </w:tc>
        <w:tc>
          <w:tcPr>
            <w:tcW w:w="4590" w:type="dxa"/>
            <w:noWrap/>
          </w:tcPr>
          <w:p w14:paraId="08F081EF" w14:textId="2D5EB5F7" w:rsidR="00B936AF" w:rsidRPr="00406B9E" w:rsidRDefault="00B936AF" w:rsidP="00EE34E7">
            <w:pPr>
              <w:rPr>
                <w:rFonts w:ascii="Arial" w:hAnsi="Arial" w:cs="Arial"/>
                <w:i/>
                <w:color w:val="000000"/>
                <w:shd w:val="clear" w:color="auto" w:fill="FFFFFF"/>
              </w:rPr>
            </w:pPr>
            <w:proofErr w:type="gramStart"/>
            <w:r>
              <w:rPr>
                <w:rFonts w:ascii="Arial" w:hAnsi="Arial" w:cs="Arial"/>
                <w:i/>
                <w:color w:val="000000"/>
                <w:shd w:val="clear" w:color="auto" w:fill="FFFFFF"/>
              </w:rPr>
              <w:t>ceh</w:t>
            </w:r>
            <w:proofErr w:type="gramEnd"/>
            <w:r>
              <w:rPr>
                <w:rFonts w:ascii="Arial" w:hAnsi="Arial" w:cs="Arial"/>
                <w:i/>
                <w:color w:val="000000"/>
                <w:shd w:val="clear" w:color="auto" w:fill="FFFFFF"/>
              </w:rPr>
              <w:t>-79(ot1067)</w:t>
            </w:r>
          </w:p>
        </w:tc>
        <w:tc>
          <w:tcPr>
            <w:tcW w:w="1170" w:type="dxa"/>
            <w:noWrap/>
          </w:tcPr>
          <w:p w14:paraId="0DB56919" w14:textId="77777777" w:rsidR="00B936AF" w:rsidRPr="00406B9E" w:rsidRDefault="00B936AF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038D8B33" w14:textId="77777777" w:rsidR="00B936AF" w:rsidRPr="00406B9E" w:rsidRDefault="00B936AF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6821CFF5" w14:textId="257793C8" w:rsidR="00B936AF" w:rsidRPr="00406B9E" w:rsidRDefault="00B936AF" w:rsidP="00EE34E7">
            <w:pPr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4A13C60F" w14:textId="77777777" w:rsidTr="00267537">
        <w:trPr>
          <w:trHeight w:val="300"/>
        </w:trPr>
        <w:tc>
          <w:tcPr>
            <w:tcW w:w="1098" w:type="dxa"/>
            <w:noWrap/>
          </w:tcPr>
          <w:p w14:paraId="1F23794D" w14:textId="20F04D43" w:rsidR="00A655EA" w:rsidRPr="00406B9E" w:rsidRDefault="00A655EA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JK1521</w:t>
            </w:r>
          </w:p>
        </w:tc>
        <w:tc>
          <w:tcPr>
            <w:tcW w:w="4590" w:type="dxa"/>
            <w:noWrap/>
          </w:tcPr>
          <w:p w14:paraId="2EF132AD" w14:textId="3F013F33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fog</w:t>
            </w:r>
            <w:proofErr w:type="gramEnd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-2(q71) pha-4(q490)/stu-3(q265) rol-9(sc148)</w:t>
            </w:r>
          </w:p>
        </w:tc>
        <w:tc>
          <w:tcPr>
            <w:tcW w:w="1170" w:type="dxa"/>
            <w:noWrap/>
          </w:tcPr>
          <w:p w14:paraId="7631D70F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71144DD6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32FB0075" w14:textId="27DD2F1E" w:rsidR="00A655EA" w:rsidRPr="00406B9E" w:rsidRDefault="00BE4D1F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Mango&lt;/Author&gt;&lt;Year&gt;1994&lt;/Year&gt;&lt;RecNum&gt;10740&lt;/RecNum&gt;&lt;DisplayText&gt;(Mango et al., 1994)&lt;/DisplayText&gt;&lt;record&gt;&lt;rec-number&gt;10740&lt;/rec-number&gt;&lt;foreign-keys&gt;&lt;key app="EN" db-id="x5pp9r9rovtx2vepd9dppaf0t5zx2zst9ewr" timestamp="1637946903"&gt;10740&lt;/key&gt;&lt;/foreign-keys&gt;&lt;ref-type name="Journal Article"&gt;17&lt;/ref-type&gt;&lt;contributors&gt;&lt;authors&gt;&lt;author&gt;Mango, S. E.&lt;/author&gt;&lt;author&gt;Lambie, E. J.&lt;/author&gt;&lt;author&gt;Kimble, J.&lt;/author&gt;&lt;/authors&gt;&lt;/contributors&gt;&lt;auth-address&gt;Laboratory of Molecular Biology, University of Wisconsin-Madison 53706, USA.&lt;/auth-address&gt;&lt;titles&gt;&lt;title&gt;The pha-4 gene is required to generate the pharyngeal primordium of Caenorhabditis elegans&lt;/title&gt;&lt;secondary-title&gt;Development&lt;/secondary-title&gt;&lt;/titles&gt;&lt;periodical&gt;&lt;full-title&gt;Development&lt;/full-title&gt;&lt;/periodical&gt;&lt;pages&gt;3019-31&lt;/pages&gt;&lt;volume&gt;120&lt;/volume&gt;&lt;number&gt;10&lt;/number&gt;&lt;edition&gt;1994/10/01&lt;/edition&gt;&lt;keywords&gt;&lt;keyword&gt;Animals&lt;/keyword&gt;&lt;keyword&gt;Caenorhabditis elegans/*embryology/genetics&lt;/keyword&gt;&lt;keyword&gt;Cell Differentiation/genetics&lt;/keyword&gt;&lt;keyword&gt;*Genes, Helminth&lt;/keyword&gt;&lt;keyword&gt;Microscopy, Electron&lt;/keyword&gt;&lt;keyword&gt;Models, Biological&lt;/keyword&gt;&lt;keyword&gt;Morphogenesis/genetics&lt;/keyword&gt;&lt;keyword&gt;Mutation&lt;/keyword&gt;&lt;keyword&gt;Pharynx/*embryology&lt;/keyword&gt;&lt;keyword&gt;Phenotype&lt;/keyword&gt;&lt;keyword&gt;Rectum/embryology&lt;/keyword&gt;&lt;/keywords&gt;&lt;dates&gt;&lt;year&gt;1994&lt;/year&gt;&lt;pub-dates&gt;&lt;date&gt;Oct&lt;/date&gt;&lt;/pub-dates&gt;&lt;/dates&gt;&lt;isbn&gt;0950-1991 (Print)&amp;#xD;0950-1991 (Linking)&lt;/isbn&gt;&lt;accession-num&gt;7607089&lt;/accession-num&gt;&lt;urls&gt;&lt;related-urls&gt;&lt;url&gt;https://www.ncbi.nlm.nih.gov/pubmed/7607089&lt;/url&gt;&lt;/related-urls&gt;&lt;/urls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Mango et al., 1994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518E8F46" w14:textId="77777777" w:rsidTr="00267537">
        <w:trPr>
          <w:trHeight w:val="300"/>
        </w:trPr>
        <w:tc>
          <w:tcPr>
            <w:tcW w:w="1098" w:type="dxa"/>
            <w:noWrap/>
          </w:tcPr>
          <w:p w14:paraId="43C5B5E7" w14:textId="0E8D5732" w:rsidR="00A655EA" w:rsidRPr="00406B9E" w:rsidRDefault="00765458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CX5000</w:t>
            </w:r>
          </w:p>
        </w:tc>
        <w:tc>
          <w:tcPr>
            <w:tcW w:w="4590" w:type="dxa"/>
            <w:noWrap/>
          </w:tcPr>
          <w:p w14:paraId="12E049D8" w14:textId="757146D7" w:rsidR="00A655EA" w:rsidRPr="00406B9E" w:rsidRDefault="00A655EA" w:rsidP="00EE34E7">
            <w:pPr>
              <w:rPr>
                <w:rFonts w:ascii="Arial" w:hAnsi="Arial" w:cs="Arial"/>
                <w:i/>
                <w:color w:val="000000"/>
                <w:shd w:val="clear" w:color="auto" w:fill="FFFFFF"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slt</w:t>
            </w:r>
            <w:proofErr w:type="gramEnd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-1(eh15)</w:t>
            </w:r>
          </w:p>
        </w:tc>
        <w:tc>
          <w:tcPr>
            <w:tcW w:w="1170" w:type="dxa"/>
            <w:noWrap/>
          </w:tcPr>
          <w:p w14:paraId="417D9EAA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0B3CA645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30C3559F" w14:textId="6CBEEB38" w:rsidR="00A655EA" w:rsidRPr="00406B9E" w:rsidRDefault="00BE4D1F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Hao&lt;/Author&gt;&lt;Year&gt;2001&lt;/Year&gt;&lt;RecNum&gt;998&lt;/RecNum&gt;&lt;DisplayText&gt;(Hao et al., 2001)&lt;/DisplayText&gt;&lt;record&gt;&lt;rec-number&gt;998&lt;/rec-number&gt;&lt;foreign-keys&gt;&lt;key app="EN" db-id="x5pp9r9rovtx2vepd9dppaf0t5zx2zst9ewr" timestamp="0"&gt;998&lt;/key&gt;&lt;/foreign-keys&gt;&lt;ref-type name="Journal Article"&gt;17&lt;/ref-type&gt;&lt;contributors&gt;&lt;authors&gt;&lt;author&gt;Hao, J. C.&lt;/author&gt;&lt;author&gt;Yu, T. W.&lt;/author&gt;&lt;author&gt;Fujisawa, K.&lt;/author&gt;&lt;author&gt;Culotti, J. G.&lt;/author&gt;&lt;author&gt;Gengyo-Ando, K.&lt;/author&gt;&lt;author&gt;Mitani, S.&lt;/author&gt;&lt;author&gt;Moulder, G.&lt;/author&gt;&lt;author&gt;Barstead, R.&lt;/author&gt;&lt;author&gt;Tessier-Lavigne, M.&lt;/author&gt;&lt;author&gt;Bargmann, C. I.&lt;/author&gt;&lt;/authors&gt;&lt;/contributors&gt;&lt;titles&gt;&lt;title&gt;C. elegans Slit Acts in Midline, Dorsal-Ventral, and Anterior-Posterior Guidance via the SAX-3/Robo Receptor&lt;/title&gt;&lt;secondary-title&gt;Neuron&lt;/secondary-title&gt;&lt;/titles&gt;&lt;periodical&gt;&lt;full-title&gt;Neuron&lt;/full-title&gt;&lt;/periodical&gt;&lt;pages&gt;25-38.&lt;/pages&gt;&lt;volume&gt;32&lt;/volume&gt;&lt;number&gt;1&lt;/number&gt;&lt;dates&gt;&lt;year&gt;2001&lt;/year&gt;&lt;/dates&gt;&lt;label&gt;21490836&lt;/label&gt;&lt;urls&gt;&lt;related-urls&gt;&lt;url&gt;http://www.ncbi.nlm.nih.gov/cgi-bin/Entrez/referer?http://www.neuron.org/cgi/content/full/32/1/25&lt;/url&gt;&lt;/related-urls&gt;&lt;/urls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Hao et al., 2001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54867633" w14:textId="77777777" w:rsidTr="00267537">
        <w:trPr>
          <w:trHeight w:val="300"/>
        </w:trPr>
        <w:tc>
          <w:tcPr>
            <w:tcW w:w="1098" w:type="dxa"/>
            <w:noWrap/>
          </w:tcPr>
          <w:p w14:paraId="7C0F9D70" w14:textId="1C8680D5" w:rsidR="00A655EA" w:rsidRPr="00406B9E" w:rsidRDefault="00765458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PHX4513</w:t>
            </w:r>
          </w:p>
        </w:tc>
        <w:tc>
          <w:tcPr>
            <w:tcW w:w="4590" w:type="dxa"/>
            <w:noWrap/>
          </w:tcPr>
          <w:p w14:paraId="7E17DC87" w14:textId="02FD2A19" w:rsidR="00A655EA" w:rsidRPr="00406B9E" w:rsidRDefault="00476FCE" w:rsidP="00EE34E7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flp</w:t>
            </w:r>
            <w:proofErr w:type="gramEnd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-5(syb4513 [flp-5::SL2::GFP</w:t>
            </w:r>
            <w:r w:rsidR="00765458"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::H2B])</w:t>
            </w:r>
          </w:p>
        </w:tc>
        <w:tc>
          <w:tcPr>
            <w:tcW w:w="1170" w:type="dxa"/>
            <w:noWrap/>
          </w:tcPr>
          <w:p w14:paraId="74741735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24AB4950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5A283BAE" w14:textId="3BC89515" w:rsidR="00A655EA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6F38C08C" w14:textId="77777777" w:rsidTr="00267537">
        <w:trPr>
          <w:trHeight w:val="300"/>
        </w:trPr>
        <w:tc>
          <w:tcPr>
            <w:tcW w:w="1098" w:type="dxa"/>
            <w:noWrap/>
          </w:tcPr>
          <w:p w14:paraId="793C155D" w14:textId="2CED595B" w:rsidR="00A655EA" w:rsidRPr="00406B9E" w:rsidRDefault="00765458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PHX3207</w:t>
            </w:r>
          </w:p>
        </w:tc>
        <w:tc>
          <w:tcPr>
            <w:tcW w:w="4590" w:type="dxa"/>
            <w:noWrap/>
          </w:tcPr>
          <w:p w14:paraId="110C93D7" w14:textId="09E4EC33" w:rsidR="00A655EA" w:rsidRPr="00406B9E" w:rsidRDefault="00765458" w:rsidP="00EE34E7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flp</w:t>
            </w:r>
            <w:proofErr w:type="gramEnd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-28(syb3207 [flp-28::T2A::3×NLS::GFP])</w:t>
            </w:r>
          </w:p>
        </w:tc>
        <w:tc>
          <w:tcPr>
            <w:tcW w:w="1170" w:type="dxa"/>
            <w:noWrap/>
          </w:tcPr>
          <w:p w14:paraId="2A9046BF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7BF6C43B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44D30A23" w14:textId="190C208C" w:rsidR="00A655EA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41ABC852" w14:textId="77777777" w:rsidTr="00267537">
        <w:trPr>
          <w:trHeight w:val="300"/>
        </w:trPr>
        <w:tc>
          <w:tcPr>
            <w:tcW w:w="1098" w:type="dxa"/>
            <w:noWrap/>
          </w:tcPr>
          <w:p w14:paraId="5482F272" w14:textId="602480FB" w:rsidR="00A655EA" w:rsidRPr="00406B9E" w:rsidRDefault="00476FCE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PHX4861</w:t>
            </w:r>
          </w:p>
        </w:tc>
        <w:tc>
          <w:tcPr>
            <w:tcW w:w="4590" w:type="dxa"/>
            <w:noWrap/>
          </w:tcPr>
          <w:p w14:paraId="3E9BE04C" w14:textId="07B6C2C5" w:rsidR="00A655EA" w:rsidRPr="00406B9E" w:rsidRDefault="008B5B82" w:rsidP="00DE5B6A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f</w:t>
            </w:r>
            <w:r w:rsidR="00476FCE" w:rsidRPr="00406B9E">
              <w:rPr>
                <w:rFonts w:ascii="Arial" w:hAnsi="Arial" w:cs="Arial"/>
                <w:i/>
                <w:iCs/>
              </w:rPr>
              <w:t>lr</w:t>
            </w:r>
            <w:proofErr w:type="gramEnd"/>
            <w:r w:rsidR="00476FCE" w:rsidRPr="00406B9E">
              <w:rPr>
                <w:rFonts w:ascii="Arial" w:hAnsi="Arial" w:cs="Arial"/>
                <w:i/>
                <w:iCs/>
              </w:rPr>
              <w:t>-2(syb4861 [</w:t>
            </w:r>
            <w:r w:rsidR="00476FCE"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flr-2::SL2::GFP::H2B])</w:t>
            </w:r>
            <w:r w:rsidR="00A655EA" w:rsidRPr="00406B9E">
              <w:rPr>
                <w:rFonts w:ascii="Arial" w:hAnsi="Arial" w:cs="Arial"/>
                <w:i/>
                <w:iCs/>
              </w:rPr>
              <w:t xml:space="preserve"> </w:t>
            </w:r>
          </w:p>
        </w:tc>
        <w:tc>
          <w:tcPr>
            <w:tcW w:w="1170" w:type="dxa"/>
            <w:noWrap/>
          </w:tcPr>
          <w:p w14:paraId="7CF89820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67F0FFA1" w14:textId="77777777" w:rsidR="00A655EA" w:rsidRPr="00406B9E" w:rsidRDefault="00A655EA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238BB502" w14:textId="32FBEE26" w:rsidR="00A655EA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329C5C73" w14:textId="77777777" w:rsidTr="00267537">
        <w:trPr>
          <w:trHeight w:val="300"/>
        </w:trPr>
        <w:tc>
          <w:tcPr>
            <w:tcW w:w="1098" w:type="dxa"/>
            <w:noWrap/>
          </w:tcPr>
          <w:p w14:paraId="6F759DC1" w14:textId="32E612F4" w:rsidR="003F34A5" w:rsidRPr="00406B9E" w:rsidRDefault="00476FCE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PHX4895</w:t>
            </w:r>
          </w:p>
        </w:tc>
        <w:tc>
          <w:tcPr>
            <w:tcW w:w="4590" w:type="dxa"/>
            <w:noWrap/>
          </w:tcPr>
          <w:p w14:paraId="0E31DF84" w14:textId="0ECA7352" w:rsidR="003F34A5" w:rsidRPr="00406B9E" w:rsidRDefault="008B5B82" w:rsidP="00DE5B6A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h</w:t>
            </w:r>
            <w:r w:rsidR="003F34A5" w:rsidRPr="00406B9E">
              <w:rPr>
                <w:rFonts w:ascii="Arial" w:hAnsi="Arial" w:cs="Arial"/>
                <w:i/>
                <w:iCs/>
              </w:rPr>
              <w:t>trl</w:t>
            </w:r>
            <w:proofErr w:type="gramEnd"/>
            <w:r w:rsidR="003F34A5" w:rsidRPr="00406B9E">
              <w:rPr>
                <w:rFonts w:ascii="Arial" w:hAnsi="Arial" w:cs="Arial"/>
                <w:i/>
                <w:iCs/>
              </w:rPr>
              <w:t>-1(syb4895</w:t>
            </w:r>
            <w:r w:rsidR="00476FCE" w:rsidRPr="00406B9E">
              <w:rPr>
                <w:rFonts w:ascii="Arial" w:hAnsi="Arial" w:cs="Arial"/>
                <w:i/>
                <w:iCs/>
              </w:rPr>
              <w:t xml:space="preserve"> [htrl-1::SL2::GFP::H2B]</w:t>
            </w:r>
            <w:r w:rsidR="003F34A5" w:rsidRPr="00406B9E">
              <w:rPr>
                <w:rFonts w:ascii="Arial" w:hAnsi="Arial" w:cs="Arial"/>
                <w:i/>
                <w:iCs/>
              </w:rPr>
              <w:t xml:space="preserve">) </w:t>
            </w:r>
          </w:p>
        </w:tc>
        <w:tc>
          <w:tcPr>
            <w:tcW w:w="1170" w:type="dxa"/>
            <w:noWrap/>
          </w:tcPr>
          <w:p w14:paraId="2A587BBC" w14:textId="77777777" w:rsidR="003F34A5" w:rsidRPr="00406B9E" w:rsidRDefault="003F34A5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1F8F984A" w14:textId="77777777" w:rsidR="003F34A5" w:rsidRPr="00406B9E" w:rsidRDefault="003F34A5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62D2232D" w14:textId="05EBFBA7" w:rsidR="003F34A5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09914E99" w14:textId="77777777" w:rsidTr="00267537">
        <w:trPr>
          <w:trHeight w:val="300"/>
        </w:trPr>
        <w:tc>
          <w:tcPr>
            <w:tcW w:w="1098" w:type="dxa"/>
            <w:noWrap/>
          </w:tcPr>
          <w:p w14:paraId="1AB69F46" w14:textId="30D6034B" w:rsidR="003F34A5" w:rsidRPr="00406B9E" w:rsidRDefault="00765458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PHX4677</w:t>
            </w:r>
          </w:p>
        </w:tc>
        <w:tc>
          <w:tcPr>
            <w:tcW w:w="4590" w:type="dxa"/>
            <w:noWrap/>
          </w:tcPr>
          <w:p w14:paraId="6B090BBB" w14:textId="12E278E3" w:rsidR="003F34A5" w:rsidRPr="00406B9E" w:rsidRDefault="008B5B82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k</w:t>
            </w:r>
            <w:r w:rsidR="003F34A5" w:rsidRPr="00406B9E">
              <w:rPr>
                <w:rFonts w:ascii="Arial" w:hAnsi="Arial" w:cs="Arial"/>
                <w:i/>
                <w:iCs/>
              </w:rPr>
              <w:t>in</w:t>
            </w:r>
            <w:proofErr w:type="gramEnd"/>
            <w:r w:rsidR="003F34A5" w:rsidRPr="00406B9E">
              <w:rPr>
                <w:rFonts w:ascii="Arial" w:hAnsi="Arial" w:cs="Arial"/>
                <w:i/>
                <w:iCs/>
              </w:rPr>
              <w:t>-36(syb4677</w:t>
            </w:r>
            <w:r w:rsidR="001A7D06" w:rsidRPr="00406B9E">
              <w:rPr>
                <w:rFonts w:ascii="Arial" w:hAnsi="Arial" w:cs="Arial"/>
                <w:i/>
                <w:iCs/>
              </w:rPr>
              <w:t>[GFP::HIS</w:t>
            </w:r>
            <w:r w:rsidR="00765458" w:rsidRPr="00406B9E">
              <w:rPr>
                <w:rFonts w:ascii="Arial" w:hAnsi="Arial" w:cs="Arial"/>
                <w:i/>
                <w:iCs/>
              </w:rPr>
              <w:t>::SL2::kin-36]</w:t>
            </w:r>
            <w:r w:rsidR="003F34A5" w:rsidRPr="00406B9E">
              <w:rPr>
                <w:rFonts w:ascii="Arial" w:hAnsi="Arial" w:cs="Arial"/>
                <w:i/>
                <w:iCs/>
              </w:rPr>
              <w:t>)</w:t>
            </w:r>
          </w:p>
        </w:tc>
        <w:tc>
          <w:tcPr>
            <w:tcW w:w="1170" w:type="dxa"/>
            <w:noWrap/>
          </w:tcPr>
          <w:p w14:paraId="5513F3D4" w14:textId="77777777" w:rsidR="003F34A5" w:rsidRPr="00406B9E" w:rsidRDefault="003F34A5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797DDF42" w14:textId="77777777" w:rsidR="003F34A5" w:rsidRPr="00406B9E" w:rsidRDefault="003F34A5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6CEADF9C" w14:textId="4921F2F6" w:rsidR="003F34A5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3E791C5C" w14:textId="77777777" w:rsidTr="00267537">
        <w:trPr>
          <w:trHeight w:val="300"/>
        </w:trPr>
        <w:tc>
          <w:tcPr>
            <w:tcW w:w="1098" w:type="dxa"/>
            <w:noWrap/>
          </w:tcPr>
          <w:p w14:paraId="45D82699" w14:textId="7F8A5979" w:rsidR="00FF5C07" w:rsidRPr="00406B9E" w:rsidRDefault="00287B70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5876</w:t>
            </w:r>
          </w:p>
        </w:tc>
        <w:tc>
          <w:tcPr>
            <w:tcW w:w="4590" w:type="dxa"/>
            <w:noWrap/>
          </w:tcPr>
          <w:p w14:paraId="104D82D8" w14:textId="260FA7CB" w:rsidR="00FF5C07" w:rsidRPr="00406B9E" w:rsidRDefault="008B5B82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p</w:t>
            </w:r>
            <w:r w:rsidR="00FF5C07" w:rsidRPr="00406B9E">
              <w:rPr>
                <w:rFonts w:ascii="Arial" w:hAnsi="Arial" w:cs="Arial"/>
                <w:i/>
              </w:rPr>
              <w:t>ha</w:t>
            </w:r>
            <w:proofErr w:type="gramEnd"/>
            <w:r w:rsidR="00FF5C07" w:rsidRPr="00406B9E">
              <w:rPr>
                <w:rFonts w:ascii="Arial" w:hAnsi="Arial" w:cs="Arial"/>
                <w:i/>
              </w:rPr>
              <w:t>-4(ot946</w:t>
            </w:r>
            <w:r w:rsidR="001A7D06" w:rsidRPr="00406B9E">
              <w:rPr>
                <w:rFonts w:ascii="Arial" w:hAnsi="Arial" w:cs="Arial"/>
                <w:i/>
              </w:rPr>
              <w:t xml:space="preserve"> [pha-4::GFP</w:t>
            </w:r>
            <w:r w:rsidR="00287B70" w:rsidRPr="00406B9E">
              <w:rPr>
                <w:rFonts w:ascii="Arial" w:hAnsi="Arial" w:cs="Arial"/>
                <w:i/>
              </w:rPr>
              <w:t>]</w:t>
            </w:r>
            <w:r w:rsidR="00FF5C07" w:rsidRPr="00406B9E">
              <w:rPr>
                <w:rFonts w:ascii="Arial" w:hAnsi="Arial" w:cs="Arial"/>
                <w:i/>
              </w:rPr>
              <w:t>)</w:t>
            </w:r>
          </w:p>
        </w:tc>
        <w:tc>
          <w:tcPr>
            <w:tcW w:w="1170" w:type="dxa"/>
            <w:noWrap/>
          </w:tcPr>
          <w:p w14:paraId="08A141FC" w14:textId="77777777" w:rsidR="00FF5C07" w:rsidRPr="00406B9E" w:rsidRDefault="00FF5C07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2D6D05CA" w14:textId="77777777" w:rsidR="00FF5C07" w:rsidRPr="00406B9E" w:rsidRDefault="00FF5C07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4A83D46C" w14:textId="3672912C" w:rsidR="00FF5C07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6F1BFF1A" w14:textId="77777777" w:rsidTr="00267537">
        <w:trPr>
          <w:trHeight w:val="300"/>
        </w:trPr>
        <w:tc>
          <w:tcPr>
            <w:tcW w:w="1098" w:type="dxa"/>
            <w:noWrap/>
          </w:tcPr>
          <w:p w14:paraId="43DADFCB" w14:textId="5E14A0C9" w:rsidR="003F34A5" w:rsidRPr="00406B9E" w:rsidRDefault="00287B70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PHX4763</w:t>
            </w:r>
          </w:p>
        </w:tc>
        <w:tc>
          <w:tcPr>
            <w:tcW w:w="4590" w:type="dxa"/>
            <w:noWrap/>
          </w:tcPr>
          <w:p w14:paraId="3EC84178" w14:textId="6A4ABA3D" w:rsidR="003F34A5" w:rsidRPr="00406B9E" w:rsidRDefault="008B5B82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bCs/>
                <w:i/>
              </w:rPr>
              <w:t>r</w:t>
            </w:r>
            <w:r w:rsidR="003F34A5" w:rsidRPr="00406B9E">
              <w:rPr>
                <w:rFonts w:ascii="Arial" w:hAnsi="Arial" w:cs="Arial"/>
                <w:bCs/>
                <w:i/>
              </w:rPr>
              <w:t>ig</w:t>
            </w:r>
            <w:proofErr w:type="gramEnd"/>
            <w:r w:rsidR="003F34A5" w:rsidRPr="00406B9E">
              <w:rPr>
                <w:rFonts w:ascii="Arial" w:hAnsi="Arial" w:cs="Arial"/>
                <w:bCs/>
                <w:i/>
              </w:rPr>
              <w:t>-3(syb4763</w:t>
            </w:r>
            <w:r w:rsidR="00287B70" w:rsidRPr="00406B9E">
              <w:rPr>
                <w:rFonts w:ascii="Arial" w:hAnsi="Arial" w:cs="Arial"/>
                <w:bCs/>
                <w:i/>
              </w:rPr>
              <w:t xml:space="preserve"> </w:t>
            </w:r>
            <w:r w:rsidR="001A7D06" w:rsidRPr="00406B9E">
              <w:rPr>
                <w:rFonts w:ascii="Arial" w:hAnsi="Arial" w:cs="Arial"/>
                <w:i/>
                <w:iCs/>
              </w:rPr>
              <w:t>[rig-3::SL2::GFP::H2B]</w:t>
            </w:r>
            <w:r w:rsidR="003F34A5" w:rsidRPr="00406B9E">
              <w:rPr>
                <w:rFonts w:ascii="Arial" w:hAnsi="Arial" w:cs="Arial"/>
                <w:bCs/>
                <w:i/>
              </w:rPr>
              <w:t>)</w:t>
            </w:r>
          </w:p>
        </w:tc>
        <w:tc>
          <w:tcPr>
            <w:tcW w:w="1170" w:type="dxa"/>
            <w:noWrap/>
          </w:tcPr>
          <w:p w14:paraId="23846074" w14:textId="77777777" w:rsidR="003F34A5" w:rsidRPr="00406B9E" w:rsidRDefault="003F34A5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2874FD09" w14:textId="77777777" w:rsidR="003F34A5" w:rsidRPr="00406B9E" w:rsidRDefault="003F34A5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2B1C1345" w14:textId="64381B99" w:rsidR="003F34A5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71C9523B" w14:textId="77777777" w:rsidTr="00267537">
        <w:trPr>
          <w:trHeight w:val="300"/>
        </w:trPr>
        <w:tc>
          <w:tcPr>
            <w:tcW w:w="1098" w:type="dxa"/>
            <w:noWrap/>
          </w:tcPr>
          <w:p w14:paraId="07524226" w14:textId="069BBADD" w:rsidR="003F34A5" w:rsidRPr="00406B9E" w:rsidRDefault="00287B70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PHX4729</w:t>
            </w:r>
          </w:p>
        </w:tc>
        <w:tc>
          <w:tcPr>
            <w:tcW w:w="4590" w:type="dxa"/>
            <w:noWrap/>
          </w:tcPr>
          <w:p w14:paraId="79C068CB" w14:textId="6C0D0A45" w:rsidR="003F34A5" w:rsidRPr="00406B9E" w:rsidRDefault="008B5B82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r</w:t>
            </w:r>
            <w:r w:rsidR="003F34A5" w:rsidRPr="00406B9E">
              <w:rPr>
                <w:rFonts w:ascii="Arial" w:hAnsi="Arial" w:cs="Arial"/>
                <w:i/>
              </w:rPr>
              <w:t>ig</w:t>
            </w:r>
            <w:proofErr w:type="gramEnd"/>
            <w:r w:rsidR="003F34A5" w:rsidRPr="00406B9E">
              <w:rPr>
                <w:rFonts w:ascii="Arial" w:hAnsi="Arial" w:cs="Arial"/>
                <w:i/>
              </w:rPr>
              <w:t>-6(syb4729</w:t>
            </w:r>
            <w:r w:rsidR="00F26B4E" w:rsidRPr="00406B9E">
              <w:rPr>
                <w:rFonts w:ascii="Arial" w:hAnsi="Arial" w:cs="Arial"/>
                <w:i/>
              </w:rPr>
              <w:t xml:space="preserve"> </w:t>
            </w:r>
            <w:r w:rsidR="00F26B4E" w:rsidRPr="00406B9E">
              <w:rPr>
                <w:rFonts w:ascii="Arial" w:hAnsi="Arial" w:cs="Arial"/>
                <w:i/>
                <w:iCs/>
              </w:rPr>
              <w:t>[rig-6::SL2::GFP::H2B]</w:t>
            </w:r>
            <w:r w:rsidR="003F34A5" w:rsidRPr="00406B9E">
              <w:rPr>
                <w:rFonts w:ascii="Arial" w:hAnsi="Arial" w:cs="Arial"/>
                <w:i/>
              </w:rPr>
              <w:t>)</w:t>
            </w:r>
          </w:p>
        </w:tc>
        <w:tc>
          <w:tcPr>
            <w:tcW w:w="1170" w:type="dxa"/>
            <w:noWrap/>
          </w:tcPr>
          <w:p w14:paraId="65812E67" w14:textId="77777777" w:rsidR="003F34A5" w:rsidRPr="00406B9E" w:rsidRDefault="003F34A5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27DE0C99" w14:textId="77777777" w:rsidR="003F34A5" w:rsidRPr="00406B9E" w:rsidRDefault="003F34A5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0C9601A2" w14:textId="5787BBE2" w:rsidR="003F34A5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1ADF6DDF" w14:textId="77777777" w:rsidTr="00267537">
        <w:trPr>
          <w:trHeight w:val="300"/>
        </w:trPr>
        <w:tc>
          <w:tcPr>
            <w:tcW w:w="1098" w:type="dxa"/>
            <w:noWrap/>
          </w:tcPr>
          <w:p w14:paraId="09D373B0" w14:textId="03F76115" w:rsidR="003F34A5" w:rsidRPr="00406B9E" w:rsidRDefault="00F26B4E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PHX4502</w:t>
            </w:r>
          </w:p>
        </w:tc>
        <w:tc>
          <w:tcPr>
            <w:tcW w:w="4590" w:type="dxa"/>
            <w:noWrap/>
          </w:tcPr>
          <w:p w14:paraId="1009DA57" w14:textId="3755630E" w:rsidR="003F34A5" w:rsidRPr="00406B9E" w:rsidRDefault="008B5B82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s</w:t>
            </w:r>
            <w:r w:rsidR="003F34A5" w:rsidRPr="00406B9E">
              <w:rPr>
                <w:rFonts w:ascii="Arial" w:hAnsi="Arial" w:cs="Arial"/>
                <w:i/>
                <w:iCs/>
              </w:rPr>
              <w:t>er</w:t>
            </w:r>
            <w:proofErr w:type="gramEnd"/>
            <w:r w:rsidR="003F34A5" w:rsidRPr="00406B9E">
              <w:rPr>
                <w:rFonts w:ascii="Arial" w:hAnsi="Arial" w:cs="Arial"/>
                <w:i/>
                <w:iCs/>
              </w:rPr>
              <w:t>-7(syb4502</w:t>
            </w:r>
            <w:r w:rsidR="00F26B4E" w:rsidRPr="00406B9E">
              <w:rPr>
                <w:rFonts w:ascii="Arial" w:hAnsi="Arial" w:cs="Arial"/>
                <w:i/>
                <w:iCs/>
              </w:rPr>
              <w:t xml:space="preserve"> [ser-7::SL2::GFP::H2B]</w:t>
            </w:r>
            <w:r w:rsidR="003F34A5" w:rsidRPr="00406B9E">
              <w:rPr>
                <w:rFonts w:ascii="Arial" w:hAnsi="Arial" w:cs="Arial"/>
                <w:i/>
                <w:iCs/>
              </w:rPr>
              <w:t>)</w:t>
            </w:r>
          </w:p>
        </w:tc>
        <w:tc>
          <w:tcPr>
            <w:tcW w:w="1170" w:type="dxa"/>
            <w:noWrap/>
          </w:tcPr>
          <w:p w14:paraId="650A064F" w14:textId="77777777" w:rsidR="003F34A5" w:rsidRPr="00406B9E" w:rsidRDefault="003F34A5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4CA0E236" w14:textId="77777777" w:rsidR="003F34A5" w:rsidRPr="00406B9E" w:rsidRDefault="003F34A5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5312FF78" w14:textId="0D3FBE3F" w:rsidR="003F34A5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015905C2" w14:textId="77777777" w:rsidTr="00267537">
        <w:trPr>
          <w:trHeight w:val="300"/>
        </w:trPr>
        <w:tc>
          <w:tcPr>
            <w:tcW w:w="1098" w:type="dxa"/>
            <w:noWrap/>
          </w:tcPr>
          <w:p w14:paraId="0F011E7C" w14:textId="76EE7951" w:rsidR="0076006E" w:rsidRPr="00406B9E" w:rsidRDefault="001360E0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lastRenderedPageBreak/>
              <w:t>PHX4421</w:t>
            </w:r>
          </w:p>
        </w:tc>
        <w:tc>
          <w:tcPr>
            <w:tcW w:w="4590" w:type="dxa"/>
            <w:noWrap/>
          </w:tcPr>
          <w:p w14:paraId="38FB3FE6" w14:textId="69DE55E4" w:rsidR="0076006E" w:rsidRPr="00406B9E" w:rsidRDefault="008B5B82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t</w:t>
            </w:r>
            <w:r w:rsidR="001360E0" w:rsidRPr="00406B9E">
              <w:rPr>
                <w:rFonts w:ascii="Arial" w:hAnsi="Arial" w:cs="Arial"/>
                <w:i/>
                <w:iCs/>
              </w:rPr>
              <w:t>rh</w:t>
            </w:r>
            <w:proofErr w:type="gramEnd"/>
            <w:r w:rsidR="001360E0" w:rsidRPr="00406B9E">
              <w:rPr>
                <w:rFonts w:ascii="Arial" w:hAnsi="Arial" w:cs="Arial"/>
                <w:i/>
                <w:iCs/>
              </w:rPr>
              <w:t>-1(syb4421 [trh-1::SL2::GFP::H2B]</w:t>
            </w:r>
            <w:r w:rsidR="0076006E" w:rsidRPr="00406B9E">
              <w:rPr>
                <w:rFonts w:ascii="Arial" w:hAnsi="Arial" w:cs="Arial"/>
                <w:i/>
                <w:iCs/>
              </w:rPr>
              <w:t>)</w:t>
            </w:r>
          </w:p>
        </w:tc>
        <w:tc>
          <w:tcPr>
            <w:tcW w:w="1170" w:type="dxa"/>
            <w:noWrap/>
          </w:tcPr>
          <w:p w14:paraId="19CF2260" w14:textId="77777777" w:rsidR="0076006E" w:rsidRPr="00406B9E" w:rsidRDefault="0076006E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3A668781" w14:textId="77777777" w:rsidR="0076006E" w:rsidRPr="00406B9E" w:rsidRDefault="0076006E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0A693669" w14:textId="61723500" w:rsidR="0076006E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07B56517" w14:textId="77777777" w:rsidTr="00267537">
        <w:trPr>
          <w:trHeight w:val="300"/>
        </w:trPr>
        <w:tc>
          <w:tcPr>
            <w:tcW w:w="1098" w:type="dxa"/>
            <w:noWrap/>
          </w:tcPr>
          <w:p w14:paraId="6D4AAB93" w14:textId="5D92FB42" w:rsidR="0076006E" w:rsidRPr="00406B9E" w:rsidRDefault="00B16E88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PHX4453</w:t>
            </w:r>
          </w:p>
        </w:tc>
        <w:tc>
          <w:tcPr>
            <w:tcW w:w="4590" w:type="dxa"/>
            <w:noWrap/>
          </w:tcPr>
          <w:p w14:paraId="64A526FA" w14:textId="10B32E00" w:rsidR="0076006E" w:rsidRPr="00406B9E" w:rsidRDefault="008B5B82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t</w:t>
            </w:r>
            <w:r w:rsidR="0076006E" w:rsidRPr="00406B9E">
              <w:rPr>
                <w:rFonts w:ascii="Arial" w:hAnsi="Arial" w:cs="Arial"/>
                <w:i/>
                <w:iCs/>
              </w:rPr>
              <w:t>rhr</w:t>
            </w:r>
            <w:proofErr w:type="gramEnd"/>
            <w:r w:rsidR="0076006E" w:rsidRPr="00406B9E">
              <w:rPr>
                <w:rFonts w:ascii="Arial" w:hAnsi="Arial" w:cs="Arial"/>
                <w:i/>
                <w:iCs/>
              </w:rPr>
              <w:t>-1(syb4453</w:t>
            </w:r>
            <w:r w:rsidR="00B16E88" w:rsidRPr="00406B9E">
              <w:rPr>
                <w:rFonts w:ascii="Arial" w:hAnsi="Arial" w:cs="Arial"/>
                <w:i/>
                <w:iCs/>
              </w:rPr>
              <w:t xml:space="preserve"> [trhr-1::SL2::GFP::H2B]</w:t>
            </w:r>
            <w:r w:rsidR="0076006E" w:rsidRPr="00406B9E">
              <w:rPr>
                <w:rFonts w:ascii="Arial" w:hAnsi="Arial" w:cs="Arial"/>
                <w:i/>
                <w:iCs/>
              </w:rPr>
              <w:t>)</w:t>
            </w:r>
          </w:p>
        </w:tc>
        <w:tc>
          <w:tcPr>
            <w:tcW w:w="1170" w:type="dxa"/>
            <w:noWrap/>
          </w:tcPr>
          <w:p w14:paraId="2ED53956" w14:textId="77777777" w:rsidR="0076006E" w:rsidRPr="00406B9E" w:rsidRDefault="0076006E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45055D07" w14:textId="77777777" w:rsidR="0076006E" w:rsidRPr="00406B9E" w:rsidRDefault="0076006E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79CEA5A3" w14:textId="75683117" w:rsidR="0076006E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43BDF3C1" w14:textId="77777777" w:rsidTr="00267537">
        <w:trPr>
          <w:trHeight w:val="449"/>
        </w:trPr>
        <w:tc>
          <w:tcPr>
            <w:tcW w:w="1098" w:type="dxa"/>
            <w:noWrap/>
          </w:tcPr>
          <w:p w14:paraId="7C879973" w14:textId="40A8B8E6" w:rsidR="0076006E" w:rsidRPr="00406B9E" w:rsidRDefault="0076006E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PHX4491</w:t>
            </w:r>
          </w:p>
        </w:tc>
        <w:tc>
          <w:tcPr>
            <w:tcW w:w="4590" w:type="dxa"/>
            <w:noWrap/>
          </w:tcPr>
          <w:p w14:paraId="7916C570" w14:textId="23CA170A" w:rsidR="0076006E" w:rsidRPr="00406B9E" w:rsidRDefault="0076006E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unc</w:t>
            </w:r>
            <w:proofErr w:type="gramEnd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-17(syb4491[unc-17::T2A::GFP:H2B])</w:t>
            </w:r>
          </w:p>
        </w:tc>
        <w:tc>
          <w:tcPr>
            <w:tcW w:w="1170" w:type="dxa"/>
            <w:noWrap/>
          </w:tcPr>
          <w:p w14:paraId="79A152D8" w14:textId="77777777" w:rsidR="0076006E" w:rsidRPr="00406B9E" w:rsidRDefault="0076006E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3CF41DBB" w14:textId="77777777" w:rsidR="0076006E" w:rsidRPr="00406B9E" w:rsidRDefault="0076006E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7C25731C" w14:textId="3930355E" w:rsidR="0076006E" w:rsidRPr="00406B9E" w:rsidRDefault="00DE5B6A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5A09F714" w14:textId="77777777" w:rsidTr="00267537">
        <w:trPr>
          <w:trHeight w:val="300"/>
        </w:trPr>
        <w:tc>
          <w:tcPr>
            <w:tcW w:w="1098" w:type="dxa"/>
            <w:noWrap/>
          </w:tcPr>
          <w:p w14:paraId="77C152AE" w14:textId="4B5891A2" w:rsidR="00420C3C" w:rsidRPr="00406B9E" w:rsidRDefault="00420C3C" w:rsidP="00EE34E7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HX4257</w:t>
            </w:r>
          </w:p>
        </w:tc>
        <w:tc>
          <w:tcPr>
            <w:tcW w:w="4590" w:type="dxa"/>
            <w:noWrap/>
          </w:tcPr>
          <w:p w14:paraId="4E8DC6C9" w14:textId="182F6988" w:rsidR="00420C3C" w:rsidRPr="00406B9E" w:rsidRDefault="00420C3C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>
              <w:rPr>
                <w:rFonts w:ascii="Arial" w:hAnsi="Arial" w:cs="Arial"/>
                <w:i/>
                <w:iCs/>
              </w:rPr>
              <w:t>eat</w:t>
            </w:r>
            <w:proofErr w:type="gramEnd"/>
            <w:r>
              <w:rPr>
                <w:rFonts w:ascii="Arial" w:hAnsi="Arial" w:cs="Arial"/>
                <w:i/>
                <w:iCs/>
              </w:rPr>
              <w:t>-4(syb4257)[eat-4::T2A::GFP::H2B])</w:t>
            </w:r>
          </w:p>
        </w:tc>
        <w:tc>
          <w:tcPr>
            <w:tcW w:w="1170" w:type="dxa"/>
            <w:noWrap/>
          </w:tcPr>
          <w:p w14:paraId="300FE450" w14:textId="77777777" w:rsidR="00420C3C" w:rsidRPr="00406B9E" w:rsidRDefault="00420C3C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4140" w:type="dxa"/>
            <w:noWrap/>
          </w:tcPr>
          <w:p w14:paraId="6CB69BFD" w14:textId="77777777" w:rsidR="00420C3C" w:rsidRPr="00406B9E" w:rsidRDefault="00420C3C" w:rsidP="00EE34E7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348B2B54" w14:textId="2764513E" w:rsidR="00420C3C" w:rsidRPr="00406B9E" w:rsidRDefault="00A318C3" w:rsidP="00EE34E7">
            <w:pPr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62DF3959" w14:textId="77777777" w:rsidTr="00267537">
        <w:trPr>
          <w:trHeight w:val="300"/>
        </w:trPr>
        <w:tc>
          <w:tcPr>
            <w:tcW w:w="1098" w:type="dxa"/>
            <w:noWrap/>
          </w:tcPr>
          <w:p w14:paraId="62461C10" w14:textId="2DE2626B" w:rsidR="0076006E" w:rsidRPr="00406B9E" w:rsidRDefault="0076006E" w:rsidP="00EE34E7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P575</w:t>
            </w:r>
          </w:p>
        </w:tc>
        <w:tc>
          <w:tcPr>
            <w:tcW w:w="4590" w:type="dxa"/>
            <w:noWrap/>
          </w:tcPr>
          <w:p w14:paraId="36AF7312" w14:textId="5B887123" w:rsidR="0076006E" w:rsidRPr="00406B9E" w:rsidRDefault="0076006E" w:rsidP="00EE34E7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unc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119(tm4063)</w:t>
            </w:r>
          </w:p>
        </w:tc>
        <w:tc>
          <w:tcPr>
            <w:tcW w:w="1170" w:type="dxa"/>
            <w:noWrap/>
          </w:tcPr>
          <w:p w14:paraId="03DE4A8A" w14:textId="3293CF71" w:rsidR="0076006E" w:rsidRPr="00406B9E" w:rsidRDefault="0076006E" w:rsidP="00EE34E7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wgIs575</w:t>
            </w:r>
            <w:proofErr w:type="gramEnd"/>
          </w:p>
        </w:tc>
        <w:tc>
          <w:tcPr>
            <w:tcW w:w="4140" w:type="dxa"/>
            <w:noWrap/>
          </w:tcPr>
          <w:p w14:paraId="01DE512D" w14:textId="1EE6BD34" w:rsidR="0076006E" w:rsidRPr="00406B9E" w:rsidRDefault="001A7D06" w:rsidP="00EE34E7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</w:rPr>
              <w:t>-33f</w:t>
            </w:r>
            <w:r w:rsidR="0076006E" w:rsidRPr="00406B9E">
              <w:rPr>
                <w:rFonts w:ascii="Arial" w:hAnsi="Arial" w:cs="Arial"/>
                <w:i/>
              </w:rPr>
              <w:t>osmid::TY1::EGFP::3xFLAG, unc-119(+)</w:t>
            </w:r>
          </w:p>
        </w:tc>
        <w:tc>
          <w:tcPr>
            <w:tcW w:w="3330" w:type="dxa"/>
            <w:noWrap/>
          </w:tcPr>
          <w:p w14:paraId="48DCD1EF" w14:textId="00F93334" w:rsidR="0076006E" w:rsidRPr="00406B9E" w:rsidRDefault="009E377D" w:rsidP="00EE34E7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YXJvdjwvQXV0aG9yPjxZZWFyPjIwMTI8L1llYXI+PFJl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YXJvdjwvQXV0aG9yPjxZZWFyPjIwMTI8L1llYXI+PFJl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Sarov et al., 2012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3633F1D5" w14:textId="77777777" w:rsidTr="00267537">
        <w:trPr>
          <w:trHeight w:val="300"/>
        </w:trPr>
        <w:tc>
          <w:tcPr>
            <w:tcW w:w="1098" w:type="dxa"/>
            <w:noWrap/>
          </w:tcPr>
          <w:p w14:paraId="2E642057" w14:textId="22B4D532" w:rsidR="009E377D" w:rsidRPr="00406B9E" w:rsidRDefault="009E377D" w:rsidP="009E377D">
            <w:pPr>
              <w:tabs>
                <w:tab w:val="left" w:pos="574"/>
              </w:tabs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P524</w:t>
            </w:r>
          </w:p>
        </w:tc>
        <w:tc>
          <w:tcPr>
            <w:tcW w:w="4590" w:type="dxa"/>
            <w:noWrap/>
          </w:tcPr>
          <w:p w14:paraId="5239859E" w14:textId="20366A23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unc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119(tm4063)</w:t>
            </w:r>
          </w:p>
        </w:tc>
        <w:tc>
          <w:tcPr>
            <w:tcW w:w="1170" w:type="dxa"/>
            <w:noWrap/>
          </w:tcPr>
          <w:p w14:paraId="03C7DA57" w14:textId="6B89DE5E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wgIs524</w:t>
            </w:r>
            <w:proofErr w:type="gramEnd"/>
          </w:p>
        </w:tc>
        <w:tc>
          <w:tcPr>
            <w:tcW w:w="4140" w:type="dxa"/>
            <w:noWrap/>
          </w:tcPr>
          <w:p w14:paraId="250FEA36" w14:textId="1FF364C8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</w:rPr>
              <w:t>-34fosmid::TY1::EGFP::3xFLAG, unc-119(+)</w:t>
            </w:r>
          </w:p>
        </w:tc>
        <w:tc>
          <w:tcPr>
            <w:tcW w:w="3330" w:type="dxa"/>
            <w:noWrap/>
          </w:tcPr>
          <w:p w14:paraId="6E98F2B4" w14:textId="6562DF03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YXJvdjwvQXV0aG9yPjxZZWFyPjIwMTI8L1llYXI+PFJl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YXJvdjwvQXV0aG9yPjxZZWFyPjIwMTI8L1llYXI+PFJl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Sarov et al., 2012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2B6FF599" w14:textId="77777777" w:rsidTr="00267537">
        <w:trPr>
          <w:trHeight w:val="300"/>
        </w:trPr>
        <w:tc>
          <w:tcPr>
            <w:tcW w:w="1098" w:type="dxa"/>
            <w:noWrap/>
          </w:tcPr>
          <w:p w14:paraId="45D128E3" w14:textId="40EF3FD6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SD1345</w:t>
            </w:r>
          </w:p>
        </w:tc>
        <w:tc>
          <w:tcPr>
            <w:tcW w:w="4590" w:type="dxa"/>
            <w:noWrap/>
          </w:tcPr>
          <w:p w14:paraId="041A7538" w14:textId="7777777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060F9647" w14:textId="012DC49B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stIs10077</w:t>
            </w:r>
            <w:proofErr w:type="gramEnd"/>
          </w:p>
        </w:tc>
        <w:tc>
          <w:tcPr>
            <w:tcW w:w="4140" w:type="dxa"/>
            <w:noWrap/>
          </w:tcPr>
          <w:p w14:paraId="4981A1C2" w14:textId="618B6ECF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pha</w:t>
            </w:r>
            <w:proofErr w:type="gramEnd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-4prom::his-24::</w:t>
            </w:r>
            <w:proofErr w:type="spellStart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mCherry</w:t>
            </w:r>
            <w:proofErr w:type="spellEnd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, unc-119(+)</w:t>
            </w:r>
          </w:p>
          <w:p w14:paraId="1F04C65C" w14:textId="74645E46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</w:p>
        </w:tc>
        <w:tc>
          <w:tcPr>
            <w:tcW w:w="3330" w:type="dxa"/>
            <w:noWrap/>
          </w:tcPr>
          <w:p w14:paraId="153A837A" w14:textId="0B0C693D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Liu&lt;/Author&gt;&lt;Year&gt;2009&lt;/Year&gt;&lt;RecNum&gt;6512&lt;/RecNum&gt;&lt;DisplayText&gt;(Liu et al., 2009)&lt;/DisplayText&gt;&lt;record&gt;&lt;rec-number&gt;6512&lt;/rec-number&gt;&lt;foreign-keys&gt;&lt;key app="EN" db-id="x5pp9r9rovtx2vepd9dppaf0t5zx2zst9ewr" timestamp="1300138606"&gt;6512&lt;/key&gt;&lt;/foreign-keys&gt;&lt;ref-type name="Journal Article"&gt;17&lt;/ref-type&gt;&lt;contributors&gt;&lt;authors&gt;&lt;author&gt;Liu, X.&lt;/author&gt;&lt;author&gt;Long, F.&lt;/author&gt;&lt;author&gt;Peng, H.&lt;/author&gt;&lt;author&gt;Aerni, S. J.&lt;/author&gt;&lt;author&gt;Jiang, M.&lt;/author&gt;&lt;author&gt;Sanchez-Blanco, A.&lt;/author&gt;&lt;author&gt;Murray, J. I.&lt;/author&gt;&lt;author&gt;Preston, E.&lt;/author&gt;&lt;author&gt;Mericle, B.&lt;/author&gt;&lt;author&gt;Batzoglou, S.&lt;/author&gt;&lt;author&gt;Myers, E. W.&lt;/author&gt;&lt;author&gt;Kim, S. K.&lt;/author&gt;&lt;/authors&gt;&lt;/contributors&gt;&lt;auth-address&gt;Department of Developmental Biology, Stanford University Medical Center, Stanford, CA 94305, USA.&lt;/auth-address&gt;&lt;titles&gt;&lt;title&gt;Analysis of cell fate from single-cell gene expression profiles in C. elegans&lt;/title&gt;&lt;secondary-title&gt;Cell&lt;/secondary-title&gt;&lt;/titles&gt;&lt;periodical&gt;&lt;full-title&gt;Cell&lt;/full-title&gt;&lt;/periodical&gt;&lt;pages&gt;623-33&lt;/pages&gt;&lt;volume&gt;139&lt;/volume&gt;&lt;number&gt;3&lt;/number&gt;&lt;edition&gt;2009/11/03&lt;/edition&gt;&lt;keywords&gt;&lt;keyword&gt;Animals&lt;/keyword&gt;&lt;keyword&gt;Caenorhabditis elegans/*cytology/*genetics/metabolism&lt;/keyword&gt;&lt;keyword&gt;Caenorhabditis elegans Proteins&lt;/keyword&gt;&lt;keyword&gt;Cell Differentiation&lt;/keyword&gt;&lt;keyword&gt;*Cell Lineage&lt;/keyword&gt;&lt;keyword&gt;*Gene Expression Profiling/methods&lt;/keyword&gt;&lt;/keywords&gt;&lt;dates&gt;&lt;year&gt;2009&lt;/year&gt;&lt;pub-dates&gt;&lt;date&gt;Oct 30&lt;/date&gt;&lt;/pub-dates&gt;&lt;/dates&gt;&lt;isbn&gt;1097-4172 (Electronic)&amp;#xD;0092-8674 (Linking)&lt;/isbn&gt;&lt;accession-num&gt;19879847&lt;/accession-num&gt;&lt;urls&gt;&lt;related-urls&gt;&lt;url&gt;http://www.ncbi.nlm.nih.gov/entrez/query.fcgi?cmd=Retrieve&amp;amp;db=PubMed&amp;amp;dopt=Citation&amp;amp;list_uids=19879847&lt;/url&gt;&lt;/related-urls&gt;&lt;/urls&gt;&lt;electronic-resource-num&gt;S0092-8674(09)01118-0 [pii]&amp;#xD;10.1016/j.cell.2009.08.044&lt;/electronic-resource-num&gt;&lt;language&gt;eng&lt;/language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Liu et al., 2009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7A3833E8" w14:textId="77777777" w:rsidTr="00267537">
        <w:trPr>
          <w:trHeight w:val="300"/>
        </w:trPr>
        <w:tc>
          <w:tcPr>
            <w:tcW w:w="1098" w:type="dxa"/>
            <w:noWrap/>
          </w:tcPr>
          <w:p w14:paraId="0EA3D330" w14:textId="6ADEAEAD" w:rsidR="009E377D" w:rsidRPr="00406B9E" w:rsidRDefault="00406B9E" w:rsidP="009E377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ML1012</w:t>
            </w:r>
          </w:p>
        </w:tc>
        <w:tc>
          <w:tcPr>
            <w:tcW w:w="4590" w:type="dxa"/>
            <w:noWrap/>
          </w:tcPr>
          <w:p w14:paraId="3DE9A085" w14:textId="7BE008E6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46BFDE1D" w14:textId="3A2D6FBE" w:rsidR="009E377D" w:rsidRPr="00406B9E" w:rsidRDefault="00406B9E" w:rsidP="009E377D">
            <w:pPr>
              <w:rPr>
                <w:rFonts w:ascii="Arial" w:hAnsi="Arial" w:cs="Arial"/>
                <w:i/>
              </w:rPr>
            </w:pPr>
            <w:proofErr w:type="gramStart"/>
            <w:r>
              <w:rPr>
                <w:rFonts w:ascii="Arial" w:hAnsi="Arial" w:cs="Arial"/>
                <w:i/>
              </w:rPr>
              <w:t>cshIs140</w:t>
            </w:r>
            <w:proofErr w:type="gramEnd"/>
          </w:p>
        </w:tc>
        <w:tc>
          <w:tcPr>
            <w:tcW w:w="4140" w:type="dxa"/>
            <w:noWrap/>
          </w:tcPr>
          <w:p w14:paraId="49B8E988" w14:textId="4E30DFA3" w:rsidR="009E377D" w:rsidRPr="00406B9E" w:rsidRDefault="00406B9E" w:rsidP="009E377D">
            <w:pPr>
              <w:rPr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/>
                <w:shd w:val="clear" w:color="auto" w:fill="F9F9F9"/>
              </w:rPr>
              <w:t>rps</w:t>
            </w:r>
            <w:proofErr w:type="gramEnd"/>
            <w:r w:rsidRPr="00406B9E">
              <w:rPr>
                <w:rFonts w:ascii="Arial" w:hAnsi="Arial" w:cs="Arial"/>
                <w:i/>
                <w:color w:val="000000"/>
                <w:shd w:val="clear" w:color="auto" w:fill="F9F9F9"/>
              </w:rPr>
              <w:t>-28p::TIR1(F79G)::T2A::</w:t>
            </w:r>
            <w:proofErr w:type="spellStart"/>
            <w:r w:rsidRPr="00406B9E">
              <w:rPr>
                <w:rFonts w:ascii="Arial" w:hAnsi="Arial" w:cs="Arial"/>
                <w:i/>
                <w:color w:val="000000"/>
                <w:shd w:val="clear" w:color="auto" w:fill="F9F9F9"/>
              </w:rPr>
              <w:t>mCherry</w:t>
            </w:r>
            <w:proofErr w:type="spellEnd"/>
            <w:r w:rsidRPr="00406B9E">
              <w:rPr>
                <w:rFonts w:ascii="Arial" w:hAnsi="Arial" w:cs="Arial"/>
                <w:i/>
                <w:color w:val="000000"/>
                <w:shd w:val="clear" w:color="auto" w:fill="F9F9F9"/>
              </w:rPr>
              <w:t>::his-11 + Cbr-unc-119(+)</w:t>
            </w:r>
          </w:p>
        </w:tc>
        <w:tc>
          <w:tcPr>
            <w:tcW w:w="3330" w:type="dxa"/>
            <w:noWrap/>
          </w:tcPr>
          <w:p w14:paraId="55E3EEEE" w14:textId="1EF765E5" w:rsidR="009E377D" w:rsidRPr="00406B9E" w:rsidRDefault="00406B9E" w:rsidP="009E377D">
            <w:pPr>
              <w:rPr>
                <w:rFonts w:ascii="Arial" w:hAnsi="Arial" w:cs="Arial"/>
                <w:color w:val="FF0000"/>
              </w:rPr>
            </w:pPr>
            <w:r w:rsidRPr="00406B9E">
              <w:rPr>
                <w:rFonts w:ascii="Arial" w:hAnsi="Arial" w:cs="Arial"/>
                <w:color w:val="FF0000"/>
              </w:rPr>
              <w:t>PMID: 34739048</w:t>
            </w:r>
          </w:p>
        </w:tc>
      </w:tr>
      <w:tr w:rsidR="00267537" w:rsidRPr="00406B9E" w14:paraId="28938FA4" w14:textId="26664E0F" w:rsidTr="00267537">
        <w:trPr>
          <w:trHeight w:val="300"/>
        </w:trPr>
        <w:tc>
          <w:tcPr>
            <w:tcW w:w="1098" w:type="dxa"/>
            <w:noWrap/>
          </w:tcPr>
          <w:p w14:paraId="7E9A2A76" w14:textId="2471683C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8251</w:t>
            </w:r>
          </w:p>
        </w:tc>
        <w:tc>
          <w:tcPr>
            <w:tcW w:w="4590" w:type="dxa"/>
            <w:noWrap/>
          </w:tcPr>
          <w:p w14:paraId="7B5BE2AE" w14:textId="6354EC45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0F142A1F" w14:textId="155D3650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Is226</w:t>
            </w:r>
            <w:proofErr w:type="gramEnd"/>
          </w:p>
        </w:tc>
        <w:tc>
          <w:tcPr>
            <w:tcW w:w="4140" w:type="dxa"/>
            <w:noWrap/>
          </w:tcPr>
          <w:p w14:paraId="13A092F3" w14:textId="0AF172C9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bas</w:t>
            </w:r>
            <w:proofErr w:type="gramEnd"/>
            <w:r w:rsidRPr="00406B9E">
              <w:rPr>
                <w:rFonts w:ascii="Arial" w:hAnsi="Arial" w:cs="Arial"/>
                <w:i/>
              </w:rPr>
              <w:t>-1prom::</w:t>
            </w:r>
            <w:proofErr w:type="spellStart"/>
            <w:r w:rsidRPr="00406B9E">
              <w:rPr>
                <w:rFonts w:ascii="Arial" w:hAnsi="Arial" w:cs="Arial"/>
                <w:i/>
              </w:rPr>
              <w:t>gfp</w:t>
            </w:r>
            <w:proofErr w:type="spellEnd"/>
          </w:p>
        </w:tc>
        <w:tc>
          <w:tcPr>
            <w:tcW w:w="3330" w:type="dxa"/>
            <w:noWrap/>
          </w:tcPr>
          <w:p w14:paraId="123223C9" w14:textId="17FB8CE3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GbGFtZXM8L0F1dGhvcj48WWVhcj4yMDA5PC9ZZWFyPjxS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GbGFtZXM8L0F1dGhvcj48WWVhcj4yMDA5PC9ZZWFyPjxS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Flames and Hobert, 2009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134AFE88" w14:textId="0AF7354B" w:rsidTr="00267537">
        <w:trPr>
          <w:trHeight w:val="300"/>
        </w:trPr>
        <w:tc>
          <w:tcPr>
            <w:tcW w:w="1098" w:type="dxa"/>
            <w:noWrap/>
          </w:tcPr>
          <w:p w14:paraId="3FFA5434" w14:textId="15A9224E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8246</w:t>
            </w:r>
          </w:p>
        </w:tc>
        <w:tc>
          <w:tcPr>
            <w:tcW w:w="4590" w:type="dxa"/>
            <w:noWrap/>
          </w:tcPr>
          <w:p w14:paraId="017D2FA1" w14:textId="28E74378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3A98D3B5" w14:textId="33F94E17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Is221</w:t>
            </w:r>
            <w:proofErr w:type="gramEnd"/>
          </w:p>
        </w:tc>
        <w:tc>
          <w:tcPr>
            <w:tcW w:w="4140" w:type="dxa"/>
            <w:noWrap/>
          </w:tcPr>
          <w:p w14:paraId="13FEA4A5" w14:textId="6BD9E52C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cat</w:t>
            </w:r>
            <w:proofErr w:type="gramEnd"/>
            <w:r w:rsidRPr="00406B9E">
              <w:rPr>
                <w:rFonts w:ascii="Arial" w:hAnsi="Arial" w:cs="Arial"/>
                <w:i/>
              </w:rPr>
              <w:t>-1prom::</w:t>
            </w:r>
            <w:proofErr w:type="spellStart"/>
            <w:r w:rsidRPr="00406B9E">
              <w:rPr>
                <w:rFonts w:ascii="Arial" w:hAnsi="Arial" w:cs="Arial"/>
                <w:i/>
              </w:rPr>
              <w:t>gfp</w:t>
            </w:r>
            <w:proofErr w:type="spellEnd"/>
          </w:p>
        </w:tc>
        <w:tc>
          <w:tcPr>
            <w:tcW w:w="3330" w:type="dxa"/>
            <w:noWrap/>
          </w:tcPr>
          <w:p w14:paraId="2AFEFD5F" w14:textId="1837B85C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GbGFtZXM8L0F1dGhvcj48WWVhcj4yMDA5PC9ZZWFyPjxS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GbGFtZXM8L0F1dGhvcj48WWVhcj4yMDA5PC9ZZWFyPjxS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Flames and Hobert, 2009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3AEA2071" w14:textId="77777777" w:rsidTr="00267537">
        <w:trPr>
          <w:trHeight w:val="300"/>
        </w:trPr>
        <w:tc>
          <w:tcPr>
            <w:tcW w:w="1098" w:type="dxa"/>
            <w:noWrap/>
          </w:tcPr>
          <w:p w14:paraId="7A9AAAF3" w14:textId="2139ABD1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8259</w:t>
            </w:r>
          </w:p>
        </w:tc>
        <w:tc>
          <w:tcPr>
            <w:tcW w:w="4590" w:type="dxa"/>
            <w:noWrap/>
          </w:tcPr>
          <w:p w14:paraId="1A9D1781" w14:textId="7777777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179B60A5" w14:textId="42EB67EA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Is224</w:t>
            </w:r>
            <w:proofErr w:type="gramEnd"/>
          </w:p>
        </w:tc>
        <w:tc>
          <w:tcPr>
            <w:tcW w:w="4140" w:type="dxa"/>
            <w:noWrap/>
          </w:tcPr>
          <w:p w14:paraId="3ED756EF" w14:textId="157743F2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cat</w:t>
            </w:r>
            <w:proofErr w:type="gramEnd"/>
            <w:r w:rsidRPr="00406B9E">
              <w:rPr>
                <w:rFonts w:ascii="Arial" w:hAnsi="Arial" w:cs="Arial"/>
                <w:i/>
              </w:rPr>
              <w:t>-1prom::</w:t>
            </w:r>
            <w:proofErr w:type="spellStart"/>
            <w:r w:rsidRPr="00406B9E">
              <w:rPr>
                <w:rFonts w:ascii="Arial" w:hAnsi="Arial" w:cs="Arial"/>
                <w:i/>
              </w:rPr>
              <w:t>gfp</w:t>
            </w:r>
            <w:proofErr w:type="spellEnd"/>
          </w:p>
        </w:tc>
        <w:tc>
          <w:tcPr>
            <w:tcW w:w="3330" w:type="dxa"/>
            <w:noWrap/>
          </w:tcPr>
          <w:p w14:paraId="662EE31E" w14:textId="4FE217D5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GbGFtZXM8L0F1dGhvcj48WWVhcj4yMDA5PC9ZZWFyPjxS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GbGFtZXM8L0F1dGhvcj48WWVhcj4yMDA5PC9ZZWFyPjxS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Flames and Hobert, 2009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157CD657" w14:textId="2BCDDFB2" w:rsidTr="00267537">
        <w:trPr>
          <w:trHeight w:val="300"/>
        </w:trPr>
        <w:tc>
          <w:tcPr>
            <w:tcW w:w="1098" w:type="dxa"/>
            <w:noWrap/>
          </w:tcPr>
          <w:p w14:paraId="3F1352CA" w14:textId="1B766672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8250</w:t>
            </w:r>
          </w:p>
        </w:tc>
        <w:tc>
          <w:tcPr>
            <w:tcW w:w="4590" w:type="dxa"/>
            <w:noWrap/>
          </w:tcPr>
          <w:p w14:paraId="635BEFBD" w14:textId="053D496F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59091620" w14:textId="7E359694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Is225</w:t>
            </w:r>
            <w:proofErr w:type="gramEnd"/>
          </w:p>
        </w:tc>
        <w:tc>
          <w:tcPr>
            <w:tcW w:w="4140" w:type="dxa"/>
            <w:noWrap/>
          </w:tcPr>
          <w:p w14:paraId="4CA2BC1D" w14:textId="3BD774A4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cat</w:t>
            </w:r>
            <w:proofErr w:type="gramEnd"/>
            <w:r w:rsidRPr="00406B9E">
              <w:rPr>
                <w:rFonts w:ascii="Arial" w:hAnsi="Arial" w:cs="Arial"/>
                <w:i/>
              </w:rPr>
              <w:t>-4prom::</w:t>
            </w:r>
            <w:proofErr w:type="spellStart"/>
            <w:r w:rsidRPr="00406B9E">
              <w:rPr>
                <w:rFonts w:ascii="Arial" w:hAnsi="Arial" w:cs="Arial"/>
                <w:i/>
              </w:rPr>
              <w:t>gfp</w:t>
            </w:r>
            <w:proofErr w:type="spellEnd"/>
          </w:p>
        </w:tc>
        <w:tc>
          <w:tcPr>
            <w:tcW w:w="3330" w:type="dxa"/>
            <w:noWrap/>
          </w:tcPr>
          <w:p w14:paraId="1A17935B" w14:textId="6AEAE377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GbGFtZXM8L0F1dGhvcj48WWVhcj4yMDA5PC9ZZWFyPjxS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GbGFtZXM8L0F1dGhvcj48WWVhcj4yMDA5PC9ZZWFyPjxS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Flames and Hobert, 2009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5548B7A4" w14:textId="19145222" w:rsidTr="00267537">
        <w:trPr>
          <w:trHeight w:val="300"/>
        </w:trPr>
        <w:tc>
          <w:tcPr>
            <w:tcW w:w="1098" w:type="dxa"/>
            <w:noWrap/>
          </w:tcPr>
          <w:p w14:paraId="713777A2" w14:textId="68626B33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2262</w:t>
            </w:r>
          </w:p>
        </w:tc>
        <w:tc>
          <w:tcPr>
            <w:tcW w:w="4590" w:type="dxa"/>
            <w:noWrap/>
          </w:tcPr>
          <w:p w14:paraId="77F56C3F" w14:textId="5952DBD3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1D46AA65" w14:textId="3BF4C705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Is487</w:t>
            </w:r>
            <w:proofErr w:type="gramEnd"/>
          </w:p>
        </w:tc>
        <w:tc>
          <w:tcPr>
            <w:tcW w:w="4140" w:type="dxa"/>
            <w:noWrap/>
          </w:tcPr>
          <w:p w14:paraId="3B03A1C2" w14:textId="6C685B90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eat</w:t>
            </w:r>
            <w:proofErr w:type="gramEnd"/>
            <w:r w:rsidRPr="00406B9E">
              <w:rPr>
                <w:rFonts w:ascii="Arial" w:hAnsi="Arial" w:cs="Arial"/>
                <w:i/>
              </w:rPr>
              <w:t>-4prom7::</w:t>
            </w:r>
            <w:proofErr w:type="spellStart"/>
            <w:r w:rsidRPr="00406B9E">
              <w:rPr>
                <w:rFonts w:ascii="Arial" w:hAnsi="Arial" w:cs="Arial"/>
                <w:i/>
              </w:rPr>
              <w:t>gfp</w:t>
            </w:r>
            <w:proofErr w:type="spellEnd"/>
            <w:r w:rsidRPr="00406B9E">
              <w:rPr>
                <w:rFonts w:ascii="Arial" w:hAnsi="Arial" w:cs="Arial"/>
                <w:i/>
              </w:rPr>
              <w:t>, ttx-3prom::</w:t>
            </w:r>
            <w:proofErr w:type="spellStart"/>
            <w:r w:rsidRPr="00406B9E">
              <w:rPr>
                <w:rFonts w:ascii="Arial" w:hAnsi="Arial" w:cs="Arial"/>
                <w:i/>
              </w:rPr>
              <w:t>mCherry</w:t>
            </w:r>
            <w:proofErr w:type="spellEnd"/>
          </w:p>
        </w:tc>
        <w:tc>
          <w:tcPr>
            <w:tcW w:w="3330" w:type="dxa"/>
            <w:noWrap/>
          </w:tcPr>
          <w:p w14:paraId="15616ABE" w14:textId="58DEFEE7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ZXJyYW5vLVNhaXo8L0F1dGhvcj48WWVhcj4yMDIwPC9Z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ZXJyYW5vLVNhaXo8L0F1dGhvcj48WWVhcj4yMDIwPC9Z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Serrano-Saiz et al., 2020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5E17A596" w14:textId="76F2B8C7" w:rsidTr="00267537">
        <w:trPr>
          <w:trHeight w:val="300"/>
        </w:trPr>
        <w:tc>
          <w:tcPr>
            <w:tcW w:w="1098" w:type="dxa"/>
            <w:noWrap/>
          </w:tcPr>
          <w:p w14:paraId="61B9E664" w14:textId="1865C5BF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2797</w:t>
            </w:r>
          </w:p>
        </w:tc>
        <w:tc>
          <w:tcPr>
            <w:tcW w:w="4590" w:type="dxa"/>
            <w:noWrap/>
          </w:tcPr>
          <w:p w14:paraId="33C88609" w14:textId="76D39EAD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2ECADCD7" w14:textId="3883DB37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Is558</w:t>
            </w:r>
            <w:proofErr w:type="gramEnd"/>
          </w:p>
        </w:tc>
        <w:tc>
          <w:tcPr>
            <w:tcW w:w="4140" w:type="dxa"/>
            <w:noWrap/>
          </w:tcPr>
          <w:p w14:paraId="3786E837" w14:textId="7BA5882B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eat</w:t>
            </w:r>
            <w:proofErr w:type="gramEnd"/>
            <w:r w:rsidRPr="00406B9E">
              <w:rPr>
                <w:rFonts w:ascii="Arial" w:hAnsi="Arial" w:cs="Arial"/>
                <w:i/>
              </w:rPr>
              <w:t>-4prom14::</w:t>
            </w:r>
            <w:proofErr w:type="spellStart"/>
            <w:r w:rsidRPr="00406B9E">
              <w:rPr>
                <w:rFonts w:ascii="Arial" w:hAnsi="Arial" w:cs="Arial"/>
                <w:i/>
              </w:rPr>
              <w:t>gfp</w:t>
            </w:r>
            <w:proofErr w:type="spellEnd"/>
            <w:r w:rsidRPr="00406B9E">
              <w:rPr>
                <w:rFonts w:ascii="Arial" w:hAnsi="Arial" w:cs="Arial"/>
                <w:i/>
              </w:rPr>
              <w:t>, ttx-3prom::</w:t>
            </w:r>
            <w:proofErr w:type="spellStart"/>
            <w:r w:rsidRPr="00406B9E">
              <w:rPr>
                <w:rFonts w:ascii="Arial" w:hAnsi="Arial" w:cs="Arial"/>
                <w:i/>
              </w:rPr>
              <w:t>mCherry</w:t>
            </w:r>
            <w:proofErr w:type="spellEnd"/>
          </w:p>
        </w:tc>
        <w:tc>
          <w:tcPr>
            <w:tcW w:w="3330" w:type="dxa"/>
            <w:noWrap/>
          </w:tcPr>
          <w:p w14:paraId="4D876417" w14:textId="0AC1D7C8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ZXJyYW5vLVNhaXo8L0F1dGhvcj48WWVhcj4yMDIwPC9Z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ZXJyYW5vLVNhaXo8L0F1dGhvcj48WWVhcj4yMDIwPC9Z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Serrano-Saiz et al., 2020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3E1D381F" w14:textId="2F53A934" w:rsidTr="00267537">
        <w:trPr>
          <w:trHeight w:val="300"/>
        </w:trPr>
        <w:tc>
          <w:tcPr>
            <w:tcW w:w="1098" w:type="dxa"/>
            <w:noWrap/>
          </w:tcPr>
          <w:p w14:paraId="4C386686" w14:textId="5467195B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2496</w:t>
            </w:r>
          </w:p>
        </w:tc>
        <w:tc>
          <w:tcPr>
            <w:tcW w:w="4590" w:type="dxa"/>
            <w:noWrap/>
          </w:tcPr>
          <w:p w14:paraId="2AC20643" w14:textId="4A951583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7076FB2C" w14:textId="120DBD0B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Is518</w:t>
            </w:r>
            <w:proofErr w:type="gramEnd"/>
          </w:p>
        </w:tc>
        <w:tc>
          <w:tcPr>
            <w:tcW w:w="4140" w:type="dxa"/>
            <w:noWrap/>
          </w:tcPr>
          <w:p w14:paraId="1F8EC817" w14:textId="01BBC3CE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eat</w:t>
            </w:r>
            <w:proofErr w:type="gramEnd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-4fosmid::SL2::</w:t>
            </w:r>
            <w:proofErr w:type="spellStart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mCherry</w:t>
            </w:r>
            <w:proofErr w:type="spellEnd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, pha-1(+)</w:t>
            </w:r>
          </w:p>
        </w:tc>
        <w:tc>
          <w:tcPr>
            <w:tcW w:w="3330" w:type="dxa"/>
            <w:noWrap/>
          </w:tcPr>
          <w:p w14:paraId="439ECCA2" w14:textId="79FB8FA4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Serrano-Saiz&lt;/Author&gt;&lt;Year&gt;2013&lt;/Year&gt;&lt;RecNum&gt;10140&lt;/RecNum&gt;&lt;DisplayText&gt;(Serrano-Saiz et al., 2013)&lt;/DisplayText&gt;&lt;record&gt;&lt;rec-number&gt;10140&lt;/rec-number&gt;&lt;foreign-keys&gt;&lt;key app="EN" db-id="x5pp9r9rovtx2vepd9dppaf0t5zx2zst9ewr" timestamp="1586116785"&gt;10140&lt;/key&gt;&lt;/foreign-keys&gt;&lt;ref-type name="Journal Article"&gt;17&lt;/ref-type&gt;&lt;contributors&gt;&lt;authors&gt;&lt;author&gt;Serrano-Saiz, Esther&lt;/author&gt;&lt;author&gt;Poole, Richard J&lt;/author&gt;&lt;author&gt;Felton, Terry&lt;/author&gt;&lt;author&gt;Zhang, Feifan&lt;/author&gt;&lt;author&gt;De La Cruz, Estanisla Daniel&lt;/author&gt;&lt;author&gt;Hobert, Oliver&lt;/author&gt;&lt;/authors&gt;&lt;/contributors&gt;&lt;titles&gt;&lt;title&gt;Modular Control of Glutamatergic Neuronal Identity in C. elegans by Distinct Homeodomain Proteins&lt;/title&gt;&lt;secondary-title&gt;Cell&lt;/secondary-title&gt;&lt;/titles&gt;&lt;periodical&gt;&lt;full-title&gt;Cell&lt;/full-title&gt;&lt;/periodical&gt;&lt;pages&gt;659-673&lt;/pages&gt;&lt;volume&gt;155&lt;/volume&gt;&lt;number&gt;3&lt;/number&gt;&lt;dates&gt;&lt;year&gt;2013&lt;/year&gt;&lt;pub-dates&gt;&lt;date&gt;2013/10/24/&lt;/date&gt;&lt;/pub-dates&gt;&lt;/dates&gt;&lt;isbn&gt;0092-8674&lt;/isbn&gt;&lt;urls&gt;&lt;related-urls&gt;&lt;url&gt;http://www.sciencedirect.com/science/article/pii/S0092867413012269&lt;/url&gt;&lt;/related-urls&gt;&lt;/urls&gt;&lt;electronic-resource-num&gt;https://doi.org/10.1016/j.cell.2013.09.052&lt;/electronic-resource-num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Serrano-Saiz et al., 2013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7C74D869" w14:textId="03B1D0EA" w:rsidTr="00267537">
        <w:trPr>
          <w:trHeight w:val="300"/>
        </w:trPr>
        <w:tc>
          <w:tcPr>
            <w:tcW w:w="1098" w:type="dxa"/>
            <w:noWrap/>
          </w:tcPr>
          <w:p w14:paraId="01FECBDE" w14:textId="60C26747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1124</w:t>
            </w:r>
          </w:p>
        </w:tc>
        <w:tc>
          <w:tcPr>
            <w:tcW w:w="4590" w:type="dxa"/>
            <w:noWrap/>
          </w:tcPr>
          <w:p w14:paraId="26DFA585" w14:textId="7D4A0F5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6CDD96B0" w14:textId="341A1A4D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Is388</w:t>
            </w:r>
            <w:proofErr w:type="gramEnd"/>
          </w:p>
        </w:tc>
        <w:tc>
          <w:tcPr>
            <w:tcW w:w="4140" w:type="dxa"/>
            <w:noWrap/>
          </w:tcPr>
          <w:p w14:paraId="0BEAD7B3" w14:textId="219108DF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/>
                <w:shd w:val="clear" w:color="auto" w:fill="F9F9F9"/>
              </w:rPr>
              <w:t>eat</w:t>
            </w:r>
            <w:proofErr w:type="gramEnd"/>
            <w:r w:rsidRPr="00406B9E">
              <w:rPr>
                <w:rFonts w:ascii="Arial" w:hAnsi="Arial" w:cs="Arial"/>
                <w:i/>
                <w:color w:val="000000"/>
                <w:shd w:val="clear" w:color="auto" w:fill="F9F9F9"/>
              </w:rPr>
              <w:t>-4fosmid::SL2::YFP::H2B, pha-1(+)</w:t>
            </w:r>
          </w:p>
        </w:tc>
        <w:tc>
          <w:tcPr>
            <w:tcW w:w="3330" w:type="dxa"/>
            <w:noWrap/>
          </w:tcPr>
          <w:p w14:paraId="4B61A7F2" w14:textId="09AE9AB3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Serrano-Saiz&lt;/Author&gt;&lt;Year&gt;2013&lt;/Year&gt;&lt;RecNum&gt;10140&lt;/RecNum&gt;&lt;DisplayText&gt;(Serrano-Saiz et al., 2013)&lt;/DisplayText&gt;&lt;record&gt;&lt;rec-number&gt;10140&lt;/rec-number&gt;&lt;foreign-keys&gt;&lt;key app="EN" db-id="x5pp9r9rovtx2vepd9dppaf0t5zx2zst9ewr" timestamp="1586116785"&gt;10140&lt;/key&gt;&lt;/foreign-keys&gt;&lt;ref-type name="Journal Article"&gt;17&lt;/ref-type&gt;&lt;contributors&gt;&lt;authors&gt;&lt;author&gt;Serrano-Saiz, Esther&lt;/author&gt;&lt;author&gt;Poole, Richard J&lt;/author&gt;&lt;author&gt;Felton, Terry&lt;/author&gt;&lt;author&gt;Zhang, Feifan&lt;/author&gt;&lt;author&gt;De La Cruz, Estanisla Daniel&lt;/author&gt;&lt;author&gt;Hobert, Oliver&lt;/author&gt;&lt;/authors&gt;&lt;/contributors&gt;&lt;titles&gt;&lt;title&gt;Modular Control of Glutamatergic Neuronal Identity in C. elegans by Distinct Homeodomain Proteins&lt;/title&gt;&lt;secondary-title&gt;Cell&lt;/secondary-title&gt;&lt;/titles&gt;&lt;periodical&gt;&lt;full-title&gt;Cell&lt;/full-title&gt;&lt;/periodical&gt;&lt;pages&gt;659-673&lt;/pages&gt;&lt;volume&gt;155&lt;/volume&gt;&lt;number&gt;3&lt;/number&gt;&lt;dates&gt;&lt;year&gt;2013&lt;/year&gt;&lt;pub-dates&gt;&lt;date&gt;2013/10/24/&lt;/date&gt;&lt;/pub-dates&gt;&lt;/dates&gt;&lt;isbn&gt;0092-8674&lt;/isbn&gt;&lt;urls&gt;&lt;related-urls&gt;&lt;url&gt;http://www.sciencedirect.com/science/article/pii/S0092867413012269&lt;/url&gt;&lt;/related-urls&gt;&lt;/urls&gt;&lt;electronic-resource-num&gt;https://doi.org/10.1016/j.cell.2013.09.052&lt;/electronic-resource-num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Serrano-Saiz et al., 2013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1F30DBAA" w14:textId="77777777" w:rsidTr="00267537">
        <w:trPr>
          <w:trHeight w:val="300"/>
        </w:trPr>
        <w:tc>
          <w:tcPr>
            <w:tcW w:w="1098" w:type="dxa"/>
            <w:noWrap/>
          </w:tcPr>
          <w:p w14:paraId="422AA36A" w14:textId="3067CA52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MT19075</w:t>
            </w:r>
          </w:p>
        </w:tc>
        <w:tc>
          <w:tcPr>
            <w:tcW w:w="4590" w:type="dxa"/>
            <w:noWrap/>
          </w:tcPr>
          <w:p w14:paraId="78CBFE82" w14:textId="7777777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44EFBBBC" w14:textId="18C98328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nIs352</w:t>
            </w:r>
            <w:proofErr w:type="gramEnd"/>
          </w:p>
        </w:tc>
        <w:tc>
          <w:tcPr>
            <w:tcW w:w="4140" w:type="dxa"/>
            <w:noWrap/>
          </w:tcPr>
          <w:p w14:paraId="3C01F489" w14:textId="3980568E" w:rsidR="009E377D" w:rsidRPr="00406B9E" w:rsidRDefault="009E377D" w:rsidP="009E377D">
            <w:pPr>
              <w:rPr>
                <w:rFonts w:ascii="Arial" w:hAnsi="Arial" w:cs="Arial"/>
                <w:i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 w:themeColor="text1"/>
              </w:rPr>
              <w:t>eya</w:t>
            </w:r>
            <w:proofErr w:type="gramEnd"/>
            <w:r w:rsidRPr="00406B9E">
              <w:rPr>
                <w:rFonts w:ascii="Arial" w:hAnsi="Arial" w:cs="Arial"/>
                <w:i/>
                <w:color w:val="000000" w:themeColor="text1"/>
              </w:rPr>
              <w:t>-1p::GFP::eya-1</w:t>
            </w:r>
          </w:p>
        </w:tc>
        <w:tc>
          <w:tcPr>
            <w:tcW w:w="3330" w:type="dxa"/>
            <w:noWrap/>
          </w:tcPr>
          <w:p w14:paraId="320F126C" w14:textId="136F41EC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GdXJ1eWE8L0F1dGhvcj48WWVhcj4yMDA1PC9ZZWFyPjxS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GdXJ1eWE8L0F1dGhvcj48WWVhcj4yMDA1PC9ZZWFyPjxS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Furuya et al., 2005; Hirose et al., 2010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512E2ABE" w14:textId="6EE6546A" w:rsidTr="00267537">
        <w:trPr>
          <w:trHeight w:val="300"/>
        </w:trPr>
        <w:tc>
          <w:tcPr>
            <w:tcW w:w="1098" w:type="dxa"/>
            <w:noWrap/>
          </w:tcPr>
          <w:p w14:paraId="299F2AC2" w14:textId="32BB28CC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NY2057</w:t>
            </w:r>
          </w:p>
        </w:tc>
        <w:tc>
          <w:tcPr>
            <w:tcW w:w="4590" w:type="dxa"/>
            <w:noWrap/>
          </w:tcPr>
          <w:p w14:paraId="5A381CA2" w14:textId="46B6AB8C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him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5(e1490)</w:t>
            </w:r>
          </w:p>
        </w:tc>
        <w:tc>
          <w:tcPr>
            <w:tcW w:w="1170" w:type="dxa"/>
            <w:noWrap/>
          </w:tcPr>
          <w:p w14:paraId="35AF499F" w14:textId="0589D1DD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ynIs57</w:t>
            </w:r>
            <w:proofErr w:type="gramEnd"/>
          </w:p>
        </w:tc>
        <w:tc>
          <w:tcPr>
            <w:tcW w:w="4140" w:type="dxa"/>
            <w:noWrap/>
          </w:tcPr>
          <w:p w14:paraId="20A81947" w14:textId="153E7FDD" w:rsidR="009E377D" w:rsidRPr="00406B9E" w:rsidRDefault="009E377D" w:rsidP="009E377D">
            <w:pPr>
              <w:rPr>
                <w:rFonts w:ascii="Arial" w:hAnsi="Arial" w:cs="Arial"/>
                <w:i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 w:themeColor="text1"/>
              </w:rPr>
              <w:t>flp</w:t>
            </w:r>
            <w:proofErr w:type="gramEnd"/>
            <w:r w:rsidRPr="00406B9E">
              <w:rPr>
                <w:rFonts w:ascii="Arial" w:hAnsi="Arial" w:cs="Arial"/>
                <w:i/>
                <w:color w:val="000000" w:themeColor="text1"/>
              </w:rPr>
              <w:t>-2prom::GFP</w:t>
            </w:r>
          </w:p>
        </w:tc>
        <w:tc>
          <w:tcPr>
            <w:tcW w:w="3330" w:type="dxa"/>
            <w:noWrap/>
          </w:tcPr>
          <w:p w14:paraId="6BDE7B54" w14:textId="6C1E3330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Kim&lt;/Author&gt;&lt;Year&gt;2004&lt;/Year&gt;&lt;RecNum&gt;9425&lt;/RecNum&gt;&lt;DisplayText&gt;(Kim and Li, 2004)&lt;/DisplayText&gt;&lt;record&gt;&lt;rec-number&gt;9425&lt;/rec-number&gt;&lt;foreign-keys&gt;&lt;key app="EN" db-id="x5pp9r9rovtx2vepd9dppaf0t5zx2zst9ewr" timestamp="1523461857"&gt;9425&lt;/key&gt;&lt;/foreign-keys&gt;&lt;ref-type name="Journal Article"&gt;17&lt;/ref-type&gt;&lt;contributors&gt;&lt;authors&gt;&lt;author&gt;Kim, K.&lt;/author&gt;&lt;author&gt;Li, C.&lt;/author&gt;&lt;/authors&gt;&lt;/contributors&gt;&lt;auth-address&gt;Department of Biology, Boston University, Boston, Massachusetts 02215, USA.&lt;/auth-address&gt;&lt;titles&gt;&lt;title&gt;Expression and regulation of an FMRFamide-related neuropeptide gene family in Caenorhabditis elegans&lt;/title&gt;&lt;secondary-title&gt;J Comp Neurol&lt;/secondary-title&gt;&lt;/titles&gt;&lt;periodical&gt;&lt;full-title&gt;J Comp Neurol&lt;/full-title&gt;&lt;abbr-1&gt;The Journal of comparative neurology&lt;/abbr-1&gt;&lt;/periodical&gt;&lt;pages&gt;540-50&lt;/pages&gt;&lt;volume&gt;475&lt;/volume&gt;&lt;number&gt;4&lt;/number&gt;&lt;keywords&gt;&lt;keyword&gt;Animals&lt;/keyword&gt;&lt;keyword&gt;Caenorhabditis elegans/*genetics&lt;/keyword&gt;&lt;keyword&gt;FMRFamide/genetics&lt;/keyword&gt;&lt;keyword&gt;Female&lt;/keyword&gt;&lt;keyword&gt;Gene Expression&lt;/keyword&gt;&lt;keyword&gt;*Gene Expression Regulation, Developmental&lt;/keyword&gt;&lt;keyword&gt;Genes, Helminth/*physiology&lt;/keyword&gt;&lt;keyword&gt;Male&lt;/keyword&gt;&lt;keyword&gt;Neurons/*physiology&lt;/keyword&gt;&lt;keyword&gt;Neuropeptides/*genetics&lt;/keyword&gt;&lt;keyword&gt;Sex Factors&lt;/keyword&gt;&lt;/keywords&gt;&lt;dates&gt;&lt;year&gt;2004&lt;/year&gt;&lt;pub-dates&gt;&lt;date&gt;Aug 2&lt;/date&gt;&lt;/pub-dates&gt;&lt;/dates&gt;&lt;isbn&gt;0021-9967 (Print)&amp;#xD;0021-9967 (Linking)&lt;/isbn&gt;&lt;accession-num&gt;15236235&lt;/accession-num&gt;&lt;urls&gt;&lt;related-urls&gt;&lt;url&gt;http://www.ncbi.nlm.nih.gov/pubmed/15236235&lt;/url&gt;&lt;/related-urls&gt;&lt;/urls&gt;&lt;electronic-resource-num&gt;10.1002/cne.20189&lt;/electronic-resource-num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Kim and Li, 2004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446BC2AA" w14:textId="095042F8" w:rsidTr="00267537">
        <w:trPr>
          <w:trHeight w:val="300"/>
        </w:trPr>
        <w:tc>
          <w:tcPr>
            <w:tcW w:w="1098" w:type="dxa"/>
            <w:noWrap/>
          </w:tcPr>
          <w:p w14:paraId="732AA425" w14:textId="03918044" w:rsidR="009E377D" w:rsidRPr="00406B9E" w:rsidRDefault="009E377D" w:rsidP="009E377D">
            <w:pPr>
              <w:tabs>
                <w:tab w:val="left" w:pos="473"/>
              </w:tabs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NY2030</w:t>
            </w:r>
          </w:p>
        </w:tc>
        <w:tc>
          <w:tcPr>
            <w:tcW w:w="4590" w:type="dxa"/>
            <w:noWrap/>
          </w:tcPr>
          <w:p w14:paraId="45E81993" w14:textId="20C29EA1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7429F93C" w14:textId="7D06270C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ynIs30</w:t>
            </w:r>
            <w:proofErr w:type="gramEnd"/>
          </w:p>
        </w:tc>
        <w:tc>
          <w:tcPr>
            <w:tcW w:w="4140" w:type="dxa"/>
            <w:noWrap/>
          </w:tcPr>
          <w:p w14:paraId="094B7507" w14:textId="15052E67" w:rsidR="009E377D" w:rsidRPr="00406B9E" w:rsidRDefault="009E377D" w:rsidP="009E377D">
            <w:pPr>
              <w:rPr>
                <w:rFonts w:ascii="Arial" w:hAnsi="Arial" w:cs="Arial"/>
                <w:i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 w:themeColor="text1"/>
              </w:rPr>
              <w:t>flp</w:t>
            </w:r>
            <w:proofErr w:type="gramEnd"/>
            <w:r w:rsidRPr="00406B9E">
              <w:rPr>
                <w:rFonts w:ascii="Arial" w:hAnsi="Arial" w:cs="Arial"/>
                <w:i/>
                <w:color w:val="000000" w:themeColor="text1"/>
              </w:rPr>
              <w:t>-4prom::GFP</w:t>
            </w:r>
          </w:p>
        </w:tc>
        <w:tc>
          <w:tcPr>
            <w:tcW w:w="3330" w:type="dxa"/>
            <w:noWrap/>
          </w:tcPr>
          <w:p w14:paraId="2ED53555" w14:textId="63266996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Kim&lt;/Author&gt;&lt;Year&gt;2004&lt;/Year&gt;&lt;RecNum&gt;9425&lt;/RecNum&gt;&lt;DisplayText&gt;(Kim and Li, 2004)&lt;/DisplayText&gt;&lt;record&gt;&lt;rec-number&gt;9425&lt;/rec-number&gt;&lt;foreign-keys&gt;&lt;key app="EN" db-id="x5pp9r9rovtx2vepd9dppaf0t5zx2zst9ewr" timestamp="1523461857"&gt;9425&lt;/key&gt;&lt;/foreign-keys&gt;&lt;ref-type name="Journal Article"&gt;17&lt;/ref-type&gt;&lt;contributors&gt;&lt;authors&gt;&lt;author&gt;Kim, K.&lt;/author&gt;&lt;author&gt;Li, C.&lt;/author&gt;&lt;/authors&gt;&lt;/contributors&gt;&lt;auth-address&gt;Department of Biology, Boston University, Boston, Massachusetts 02215, USA.&lt;/auth-address&gt;&lt;titles&gt;&lt;title&gt;Expression and regulation of an FMRFamide-related neuropeptide gene family in Caenorhabditis elegans&lt;/title&gt;&lt;secondary-title&gt;J Comp Neurol&lt;/secondary-title&gt;&lt;/titles&gt;&lt;periodical&gt;&lt;full-title&gt;J Comp Neurol&lt;/full-title&gt;&lt;abbr-1&gt;The Journal of comparative neurology&lt;/abbr-1&gt;&lt;/periodical&gt;&lt;pages&gt;540-50&lt;/pages&gt;&lt;volume&gt;475&lt;/volume&gt;&lt;number&gt;4&lt;/number&gt;&lt;keywords&gt;&lt;keyword&gt;Animals&lt;/keyword&gt;&lt;keyword&gt;Caenorhabditis elegans/*genetics&lt;/keyword&gt;&lt;keyword&gt;FMRFamide/genetics&lt;/keyword&gt;&lt;keyword&gt;Female&lt;/keyword&gt;&lt;keyword&gt;Gene Expression&lt;/keyword&gt;&lt;keyword&gt;*Gene Expression Regulation, Developmental&lt;/keyword&gt;&lt;keyword&gt;Genes, Helminth/*physiology&lt;/keyword&gt;&lt;keyword&gt;Male&lt;/keyword&gt;&lt;keyword&gt;Neurons/*physiology&lt;/keyword&gt;&lt;keyword&gt;Neuropeptides/*genetics&lt;/keyword&gt;&lt;keyword&gt;Sex Factors&lt;/keyword&gt;&lt;/keywords&gt;&lt;dates&gt;&lt;year&gt;2004&lt;/year&gt;&lt;pub-dates&gt;&lt;date&gt;Aug 2&lt;/date&gt;&lt;/pub-dates&gt;&lt;/dates&gt;&lt;isbn&gt;0021-9967 (Print)&amp;#xD;0021-9967 (Linking)&lt;/isbn&gt;&lt;accession-num&gt;15236235&lt;/accession-num&gt;&lt;urls&gt;&lt;related-urls&gt;&lt;url&gt;http://www.ncbi.nlm.nih.gov/pubmed/15236235&lt;/url&gt;&lt;/related-urls&gt;&lt;/urls&gt;&lt;electronic-resource-num&gt;10.1002/cne.20189&lt;/electronic-resource-num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Kim and Li, 2004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6378F41C" w14:textId="267B6516" w:rsidTr="00267537">
        <w:trPr>
          <w:trHeight w:val="300"/>
        </w:trPr>
        <w:tc>
          <w:tcPr>
            <w:tcW w:w="1098" w:type="dxa"/>
            <w:noWrap/>
          </w:tcPr>
          <w:p w14:paraId="2E25D81C" w14:textId="278CA321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NY2045</w:t>
            </w:r>
          </w:p>
        </w:tc>
        <w:tc>
          <w:tcPr>
            <w:tcW w:w="4590" w:type="dxa"/>
          </w:tcPr>
          <w:p w14:paraId="7CE071F3" w14:textId="0E8EE9FB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him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5(e1490)</w:t>
            </w:r>
          </w:p>
        </w:tc>
        <w:tc>
          <w:tcPr>
            <w:tcW w:w="1170" w:type="dxa"/>
            <w:noWrap/>
          </w:tcPr>
          <w:p w14:paraId="498077EE" w14:textId="56B98FB9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ynIs45</w:t>
            </w:r>
            <w:proofErr w:type="gramEnd"/>
          </w:p>
        </w:tc>
        <w:tc>
          <w:tcPr>
            <w:tcW w:w="4140" w:type="dxa"/>
            <w:noWrap/>
          </w:tcPr>
          <w:p w14:paraId="6085BAA7" w14:textId="13168A8B" w:rsidR="009E377D" w:rsidRPr="00406B9E" w:rsidRDefault="009E377D" w:rsidP="009E377D">
            <w:pPr>
              <w:rPr>
                <w:rFonts w:ascii="Arial" w:hAnsi="Arial" w:cs="Arial"/>
                <w:i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 w:themeColor="text1"/>
              </w:rPr>
              <w:t>flp</w:t>
            </w:r>
            <w:proofErr w:type="gramEnd"/>
            <w:r w:rsidRPr="00406B9E">
              <w:rPr>
                <w:rFonts w:ascii="Arial" w:hAnsi="Arial" w:cs="Arial"/>
                <w:i/>
                <w:color w:val="000000" w:themeColor="text1"/>
              </w:rPr>
              <w:t>-15prom::GFP</w:t>
            </w:r>
          </w:p>
        </w:tc>
        <w:tc>
          <w:tcPr>
            <w:tcW w:w="3330" w:type="dxa"/>
            <w:noWrap/>
          </w:tcPr>
          <w:p w14:paraId="055686AB" w14:textId="45A94EC9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Kim&lt;/Author&gt;&lt;Year&gt;2004&lt;/Year&gt;&lt;RecNum&gt;9425&lt;/RecNum&gt;&lt;DisplayText&gt;(Kim and Li, 2004)&lt;/DisplayText&gt;&lt;record&gt;&lt;rec-number&gt;9425&lt;/rec-number&gt;&lt;foreign-keys&gt;&lt;key app="EN" db-id="x5pp9r9rovtx2vepd9dppaf0t5zx2zst9ewr" timestamp="1523461857"&gt;9425&lt;/key&gt;&lt;/foreign-keys&gt;&lt;ref-type name="Journal Article"&gt;17&lt;/ref-type&gt;&lt;contributors&gt;&lt;authors&gt;&lt;author&gt;Kim, K.&lt;/author&gt;&lt;author&gt;Li, C.&lt;/author&gt;&lt;/authors&gt;&lt;/contributors&gt;&lt;auth-address&gt;Department of Biology, Boston University, Boston, Massachusetts 02215, USA.&lt;/auth-address&gt;&lt;titles&gt;&lt;title&gt;Expression and regulation of an FMRFamide-related neuropeptide gene family in Caenorhabditis elegans&lt;/title&gt;&lt;secondary-title&gt;J Comp Neurol&lt;/secondary-title&gt;&lt;/titles&gt;&lt;periodical&gt;&lt;full-title&gt;J Comp Neurol&lt;/full-title&gt;&lt;abbr-1&gt;The Journal of comparative neurology&lt;/abbr-1&gt;&lt;/periodical&gt;&lt;pages&gt;540-50&lt;/pages&gt;&lt;volume&gt;475&lt;/volume&gt;&lt;number&gt;4&lt;/number&gt;&lt;keywords&gt;&lt;keyword&gt;Animals&lt;/keyword&gt;&lt;keyword&gt;Caenorhabditis elegans/*genetics&lt;/keyword&gt;&lt;keyword&gt;FMRFamide/genetics&lt;/keyword&gt;&lt;keyword&gt;Female&lt;/keyword&gt;&lt;keyword&gt;Gene Expression&lt;/keyword&gt;&lt;keyword&gt;*Gene Expression Regulation, Developmental&lt;/keyword&gt;&lt;keyword&gt;Genes, Helminth/*physiology&lt;/keyword&gt;&lt;keyword&gt;Male&lt;/keyword&gt;&lt;keyword&gt;Neurons/*physiology&lt;/keyword&gt;&lt;keyword&gt;Neuropeptides/*genetics&lt;/keyword&gt;&lt;keyword&gt;Sex Factors&lt;/keyword&gt;&lt;/keywords&gt;&lt;dates&gt;&lt;year&gt;2004&lt;/year&gt;&lt;pub-dates&gt;&lt;date&gt;Aug 2&lt;/date&gt;&lt;/pub-dates&gt;&lt;/dates&gt;&lt;isbn&gt;0021-9967 (Print)&amp;#xD;0021-9967 (Linking)&lt;/isbn&gt;&lt;accession-num&gt;15236235&lt;/accession-num&gt;&lt;urls&gt;&lt;related-urls&gt;&lt;url&gt;http://www.ncbi.nlm.nih.gov/pubmed/15236235&lt;/url&gt;&lt;/related-urls&gt;&lt;/urls&gt;&lt;electronic-resource-num&gt;10.1002/cne.20189&lt;/electronic-resource-num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Kim and Li, 2004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69D94441" w14:textId="7C91CDDF" w:rsidTr="00267537">
        <w:trPr>
          <w:trHeight w:val="300"/>
        </w:trPr>
        <w:tc>
          <w:tcPr>
            <w:tcW w:w="1098" w:type="dxa"/>
            <w:noWrap/>
          </w:tcPr>
          <w:p w14:paraId="3239B389" w14:textId="63D37BB7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NY2080</w:t>
            </w:r>
          </w:p>
        </w:tc>
        <w:tc>
          <w:tcPr>
            <w:tcW w:w="4590" w:type="dxa"/>
            <w:noWrap/>
          </w:tcPr>
          <w:p w14:paraId="6AA94EAE" w14:textId="5394735D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7C3C6716" w14:textId="1CF24D73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ynIs80</w:t>
            </w:r>
            <w:proofErr w:type="gramEnd"/>
          </w:p>
        </w:tc>
        <w:tc>
          <w:tcPr>
            <w:tcW w:w="4140" w:type="dxa"/>
            <w:noWrap/>
          </w:tcPr>
          <w:p w14:paraId="344BBD31" w14:textId="0F58C218" w:rsidR="009E377D" w:rsidRPr="00406B9E" w:rsidRDefault="009E377D" w:rsidP="009E377D">
            <w:pPr>
              <w:rPr>
                <w:rFonts w:ascii="Arial" w:hAnsi="Arial" w:cs="Arial"/>
                <w:i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 w:themeColor="text1"/>
              </w:rPr>
              <w:t>flp</w:t>
            </w:r>
            <w:proofErr w:type="gramEnd"/>
            <w:r w:rsidRPr="00406B9E">
              <w:rPr>
                <w:rFonts w:ascii="Arial" w:hAnsi="Arial" w:cs="Arial"/>
                <w:i/>
                <w:color w:val="000000" w:themeColor="text1"/>
              </w:rPr>
              <w:t>-21prom::GFP</w:t>
            </w:r>
          </w:p>
        </w:tc>
        <w:tc>
          <w:tcPr>
            <w:tcW w:w="3330" w:type="dxa"/>
            <w:noWrap/>
          </w:tcPr>
          <w:p w14:paraId="58A5C090" w14:textId="3E09D4FD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Kim&lt;/Author&gt;&lt;Year&gt;2004&lt;/Year&gt;&lt;RecNum&gt;9425&lt;/RecNum&gt;&lt;DisplayText&gt;(Kim and Li, 2004)&lt;/DisplayText&gt;&lt;record&gt;&lt;rec-number&gt;9425&lt;/rec-number&gt;&lt;foreign-keys&gt;&lt;key app="EN" db-id="x5pp9r9rovtx2vepd9dppaf0t5zx2zst9ewr" timestamp="1523461857"&gt;9425&lt;/key&gt;&lt;/foreign-keys&gt;&lt;ref-type name="Journal Article"&gt;17&lt;/ref-type&gt;&lt;contributors&gt;&lt;authors&gt;&lt;author&gt;Kim, K.&lt;/author&gt;&lt;author&gt;Li, C.&lt;/author&gt;&lt;/authors&gt;&lt;/contributors&gt;&lt;auth-address&gt;Department of Biology, Boston University, Boston, Massachusetts 02215, USA.&lt;/auth-address&gt;&lt;titles&gt;&lt;title&gt;Expression and regulation of an FMRFamide-related neuropeptide gene family in Caenorhabditis elegans&lt;/title&gt;&lt;secondary-title&gt;J Comp Neurol&lt;/secondary-title&gt;&lt;/titles&gt;&lt;periodical&gt;&lt;full-title&gt;J Comp Neurol&lt;/full-title&gt;&lt;abbr-1&gt;The Journal of comparative neurology&lt;/abbr-1&gt;&lt;/periodical&gt;&lt;pages&gt;540-50&lt;/pages&gt;&lt;volume&gt;475&lt;/volume&gt;&lt;number&gt;4&lt;/number&gt;&lt;keywords&gt;&lt;keyword&gt;Animals&lt;/keyword&gt;&lt;keyword&gt;Caenorhabditis elegans/*genetics&lt;/keyword&gt;&lt;keyword&gt;FMRFamide/genetics&lt;/keyword&gt;&lt;keyword&gt;Female&lt;/keyword&gt;&lt;keyword&gt;Gene Expression&lt;/keyword&gt;&lt;keyword&gt;*Gene Expression Regulation, Developmental&lt;/keyword&gt;&lt;keyword&gt;Genes, Helminth/*physiology&lt;/keyword&gt;&lt;keyword&gt;Male&lt;/keyword&gt;&lt;keyword&gt;Neurons/*physiology&lt;/keyword&gt;&lt;keyword&gt;Neuropeptides/*genetics&lt;/keyword&gt;&lt;keyword&gt;Sex Factors&lt;/keyword&gt;&lt;/keywords&gt;&lt;dates&gt;&lt;year&gt;2004&lt;/year&gt;&lt;pub-dates&gt;&lt;date&gt;Aug 2&lt;/date&gt;&lt;/pub-dates&gt;&lt;/dates&gt;&lt;isbn&gt;0021-9967 (Print)&amp;#xD;0021-9967 (Linking)&lt;/isbn&gt;&lt;accession-num&gt;15236235&lt;/accession-num&gt;&lt;urls&gt;&lt;related-urls&gt;&lt;url&gt;http://www.ncbi.nlm.nih.gov/pubmed/15236235&lt;/url&gt;&lt;/related-urls&gt;&lt;/urls&gt;&lt;electronic-resource-num&gt;10.1002/cne.20189&lt;/electronic-resource-num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Kim and Li, 2004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399CD14B" w14:textId="21D3ED31" w:rsidTr="00267537">
        <w:trPr>
          <w:trHeight w:val="300"/>
        </w:trPr>
        <w:tc>
          <w:tcPr>
            <w:tcW w:w="1098" w:type="dxa"/>
            <w:noWrap/>
          </w:tcPr>
          <w:p w14:paraId="35367EF4" w14:textId="6D8ED5EE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6816</w:t>
            </w:r>
          </w:p>
        </w:tc>
        <w:tc>
          <w:tcPr>
            <w:tcW w:w="4590" w:type="dxa"/>
            <w:noWrap/>
          </w:tcPr>
          <w:p w14:paraId="06B124F2" w14:textId="7D6A096C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54E30445" w14:textId="149976FF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Is809</w:t>
            </w:r>
            <w:proofErr w:type="gramEnd"/>
          </w:p>
        </w:tc>
        <w:tc>
          <w:tcPr>
            <w:tcW w:w="4140" w:type="dxa"/>
            <w:noWrap/>
          </w:tcPr>
          <w:p w14:paraId="2427B94A" w14:textId="7511EDD6" w:rsidR="009E377D" w:rsidRPr="00406B9E" w:rsidRDefault="009E377D" w:rsidP="009E377D">
            <w:pPr>
              <w:rPr>
                <w:rFonts w:ascii="Arial" w:hAnsi="Arial" w:cs="Arial"/>
                <w:i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 w:themeColor="text1"/>
              </w:rPr>
              <w:t>glr</w:t>
            </w:r>
            <w:proofErr w:type="gramEnd"/>
            <w:r w:rsidRPr="00406B9E">
              <w:rPr>
                <w:rFonts w:ascii="Arial" w:hAnsi="Arial" w:cs="Arial"/>
                <w:i/>
                <w:color w:val="000000" w:themeColor="text1"/>
              </w:rPr>
              <w:t>-7::GFP, lin-15(+)</w:t>
            </w:r>
          </w:p>
        </w:tc>
        <w:tc>
          <w:tcPr>
            <w:tcW w:w="3330" w:type="dxa"/>
            <w:noWrap/>
          </w:tcPr>
          <w:p w14:paraId="22FC06C7" w14:textId="3770F5E1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 xml:space="preserve">Integrant of Ex array described in 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Ccm9ja2llPC9BdXRob3I+PFllYXI+MjAwMTwvWWVhcj48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Ccm9ja2llPC9BdXRob3I+PFllYXI+MjAwMTwvWWVhcj48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Brockie et al., 2001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4A06371F" w14:textId="47A0F873" w:rsidTr="00267537">
        <w:trPr>
          <w:trHeight w:val="300"/>
        </w:trPr>
        <w:tc>
          <w:tcPr>
            <w:tcW w:w="1098" w:type="dxa"/>
            <w:noWrap/>
          </w:tcPr>
          <w:p w14:paraId="5015EB48" w14:textId="4E5B8654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MT24110</w:t>
            </w:r>
          </w:p>
        </w:tc>
        <w:tc>
          <w:tcPr>
            <w:tcW w:w="4590" w:type="dxa"/>
            <w:noWrap/>
          </w:tcPr>
          <w:p w14:paraId="73F01C78" w14:textId="07BD74F4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lin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15(n765)</w:t>
            </w:r>
          </w:p>
        </w:tc>
        <w:tc>
          <w:tcPr>
            <w:tcW w:w="1170" w:type="dxa"/>
            <w:noWrap/>
          </w:tcPr>
          <w:p w14:paraId="5D811656" w14:textId="5318D055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nIs780</w:t>
            </w:r>
            <w:proofErr w:type="gramEnd"/>
          </w:p>
        </w:tc>
        <w:tc>
          <w:tcPr>
            <w:tcW w:w="4140" w:type="dxa"/>
            <w:noWrap/>
          </w:tcPr>
          <w:p w14:paraId="3C42CD11" w14:textId="4F2C118B" w:rsidR="009E377D" w:rsidRPr="00406B9E" w:rsidRDefault="009E377D" w:rsidP="009E377D">
            <w:pPr>
              <w:rPr>
                <w:rFonts w:ascii="Arial" w:hAnsi="Arial" w:cs="Arial"/>
                <w:i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 w:themeColor="text1"/>
              </w:rPr>
              <w:t>gur</w:t>
            </w:r>
            <w:proofErr w:type="gramEnd"/>
            <w:r w:rsidRPr="00406B9E">
              <w:rPr>
                <w:rFonts w:ascii="Arial" w:hAnsi="Arial" w:cs="Arial"/>
                <w:i/>
                <w:color w:val="000000" w:themeColor="text1"/>
              </w:rPr>
              <w:t>-3prom::GFP, lin-15(+)</w:t>
            </w:r>
          </w:p>
        </w:tc>
        <w:tc>
          <w:tcPr>
            <w:tcW w:w="3330" w:type="dxa"/>
            <w:noWrap/>
          </w:tcPr>
          <w:p w14:paraId="69C1C743" w14:textId="0B858C10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YW5kbzwvQXV0aG9yPjxZZWFyPjIwMjE8L1llYXI+PFJl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YW5kbzwvQXV0aG9yPjxZZWFyPjIwMjE8L1llYXI+PFJl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Sando et al., 2021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5F0F79D6" w14:textId="77777777" w:rsidTr="00267537">
        <w:trPr>
          <w:trHeight w:val="300"/>
        </w:trPr>
        <w:tc>
          <w:tcPr>
            <w:tcW w:w="1098" w:type="dxa"/>
            <w:noWrap/>
          </w:tcPr>
          <w:p w14:paraId="664D97D1" w14:textId="2FF651D9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0545</w:t>
            </w:r>
          </w:p>
        </w:tc>
        <w:tc>
          <w:tcPr>
            <w:tcW w:w="4590" w:type="dxa"/>
            <w:noWrap/>
          </w:tcPr>
          <w:p w14:paraId="49C608DD" w14:textId="1004D193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4D4EDB41" w14:textId="587C961A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otIs341</w:t>
            </w:r>
            <w:proofErr w:type="gramEnd"/>
          </w:p>
        </w:tc>
        <w:tc>
          <w:tcPr>
            <w:tcW w:w="4140" w:type="dxa"/>
            <w:noWrap/>
          </w:tcPr>
          <w:p w14:paraId="653E25B3" w14:textId="37575AFE" w:rsidR="009E377D" w:rsidRPr="00406B9E" w:rsidRDefault="009E377D" w:rsidP="009E377D">
            <w:pPr>
              <w:ind w:right="-102"/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mgl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1prom::GFP, pha-1(+)</w:t>
            </w:r>
          </w:p>
        </w:tc>
        <w:tc>
          <w:tcPr>
            <w:tcW w:w="3330" w:type="dxa"/>
            <w:noWrap/>
          </w:tcPr>
          <w:p w14:paraId="1C39431C" w14:textId="628D18DF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aaGFuZzwvQXV0aG9yPjxZZWFyPjIwMTQ8L1llYXI+PFJl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aaGFuZzwvQXV0aG9yPjxZZWFyPjIwMTQ8L1llYXI+PFJl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Zhang et al., 2014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5FC650A0" w14:textId="77777777" w:rsidTr="00267537">
        <w:trPr>
          <w:trHeight w:val="300"/>
        </w:trPr>
        <w:tc>
          <w:tcPr>
            <w:tcW w:w="1098" w:type="dxa"/>
            <w:noWrap/>
          </w:tcPr>
          <w:p w14:paraId="58987F09" w14:textId="5D909429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5487</w:t>
            </w:r>
          </w:p>
        </w:tc>
        <w:tc>
          <w:tcPr>
            <w:tcW w:w="4590" w:type="dxa"/>
            <w:noWrap/>
          </w:tcPr>
          <w:p w14:paraId="6D4E6A90" w14:textId="4D41BBC8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745AFE89" w14:textId="62EAC67F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otIs695</w:t>
            </w:r>
            <w:proofErr w:type="gramEnd"/>
          </w:p>
        </w:tc>
        <w:tc>
          <w:tcPr>
            <w:tcW w:w="4140" w:type="dxa"/>
            <w:noWrap/>
          </w:tcPr>
          <w:p w14:paraId="61E3C115" w14:textId="54D00536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nlp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3prom::GFP, lin-15(+)</w:t>
            </w:r>
          </w:p>
        </w:tc>
        <w:tc>
          <w:tcPr>
            <w:tcW w:w="3330" w:type="dxa"/>
            <w:noWrap/>
          </w:tcPr>
          <w:p w14:paraId="79733172" w14:textId="661BF827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 xml:space="preserve">Integrant of Ex array described in 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Nathoo&lt;/Author&gt;&lt;Year&gt;2001&lt;/Year&gt;&lt;RecNum&gt;1433&lt;/RecNum&gt;&lt;DisplayText&gt;(Nathoo et al., 2001)&lt;/DisplayText&gt;&lt;record&gt;&lt;rec-number&gt;1433&lt;/rec-number&gt;&lt;foreign-keys&gt;&lt;key app="EN" db-id="x5pp9r9rovtx2vepd9dppaf0t5zx2zst9ewr" timestamp="0"&gt;1433&lt;/key&gt;&lt;/foreign-keys&gt;&lt;ref-type name="Journal Article"&gt;17&lt;/ref-type&gt;&lt;contributors&gt;&lt;authors&gt;&lt;author&gt;Nathoo, A. N.&lt;/author&gt;&lt;author&gt;Moeller, R. A.&lt;/author&gt;&lt;author&gt;Westlund, B. A.&lt;/author&gt;&lt;author&gt;Hart, A. C.&lt;/author&gt;&lt;/authors&gt;&lt;/contributors&gt;&lt;auth-address&gt;Massachusetts General Hospital Cancer Center and Harvard Medical School Department of Pathology, 149-7202 13th Street, Charlestown, MA 02129, USA.&lt;/auth-address&gt;&lt;titles&gt;&lt;title&gt;Identification of neuropeptide-like protein gene families in Caenorhabditiselegans and other species&lt;/title&gt;&lt;secondary-title&gt;Proc Natl Acad Sci U S A&lt;/secondary-title&gt;&lt;/titles&gt;&lt;periodical&gt;&lt;full-title&gt;Proc Natl Acad Sci U S A&lt;/full-title&gt;&lt;/periodical&gt;&lt;pages&gt;14000-5&lt;/pages&gt;&lt;volume&gt;98&lt;/volume&gt;&lt;number&gt;24&lt;/number&gt;&lt;keywords&gt;&lt;keyword&gt;Animal&lt;/keyword&gt;&lt;keyword&gt;Animals, Genetically Modified&lt;/keyword&gt;&lt;keyword&gt;Caenorhabditis elegans/genetics&lt;/keyword&gt;&lt;keyword&gt;Caenorhabditis elegans Proteins/*genetics&lt;/keyword&gt;&lt;keyword&gt;Conserved Sequence&lt;/keyword&gt;&lt;keyword&gt;Gene Expression&lt;/keyword&gt;&lt;keyword&gt;*Genes, Helminth&lt;/keyword&gt;&lt;keyword&gt;Neurons/metabolism&lt;/keyword&gt;&lt;keyword&gt;Neuropeptides/*genetics&lt;/keyword&gt;&lt;keyword&gt;Support, Non-U.S. Gov&amp;apos;t&lt;/keyword&gt;&lt;keyword&gt;Support, U.S. Gov&amp;apos;t, P.H.S.&lt;/keyword&gt;&lt;/keywords&gt;&lt;dates&gt;&lt;year&gt;2001&lt;/year&gt;&lt;pub-dates&gt;&lt;date&gt;Nov 20&lt;/date&gt;&lt;/pub-dates&gt;&lt;/dates&gt;&lt;accession-num&gt;11717458&lt;/accession-num&gt;&lt;urls&gt;&lt;related-urls&gt;&lt;url&gt;http://www.pnas.org/cgi/content/full/98/24/14000&lt;/url&gt;&lt;url&gt;http://www.pnas.org/cgi/content/abstract/98/24/14000&lt;/url&gt;&lt;url&gt;http://www.ncbi.nlm.nih.gov/entrez/query.fcgi?cmd=Retrieve&amp;amp;db=PubMed&amp;amp;dopt=Citation&amp;amp;list_uids=11717458&lt;/url&gt;&lt;/related-urls&gt;&lt;/urls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Nathoo et al., 2001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32DB3BE8" w14:textId="77777777" w:rsidTr="00267537">
        <w:trPr>
          <w:trHeight w:val="300"/>
        </w:trPr>
        <w:tc>
          <w:tcPr>
            <w:tcW w:w="1098" w:type="dxa"/>
            <w:noWrap/>
          </w:tcPr>
          <w:p w14:paraId="7F110FA6" w14:textId="6037FC26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5655</w:t>
            </w:r>
          </w:p>
        </w:tc>
        <w:tc>
          <w:tcPr>
            <w:tcW w:w="4590" w:type="dxa"/>
            <w:noWrap/>
          </w:tcPr>
          <w:p w14:paraId="4C925C93" w14:textId="2D9612DD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25F64440" w14:textId="63CDE7F3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otIs711</w:t>
            </w:r>
            <w:proofErr w:type="gramEnd"/>
          </w:p>
        </w:tc>
        <w:tc>
          <w:tcPr>
            <w:tcW w:w="4140" w:type="dxa"/>
            <w:noWrap/>
          </w:tcPr>
          <w:p w14:paraId="73A524B6" w14:textId="6508A62A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nlp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8prom::GFP, lin-15(+)</w:t>
            </w:r>
          </w:p>
        </w:tc>
        <w:tc>
          <w:tcPr>
            <w:tcW w:w="3330" w:type="dxa"/>
            <w:noWrap/>
          </w:tcPr>
          <w:p w14:paraId="217E55AD" w14:textId="1895CBBC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 xml:space="preserve">Integrant of Ex array described in 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Nathoo&lt;/Author&gt;&lt;Year&gt;2001&lt;/Year&gt;&lt;RecNum&gt;1433&lt;/RecNum&gt;&lt;DisplayText&gt;(Nathoo et al., 2001)&lt;/DisplayText&gt;&lt;record&gt;&lt;rec-number&gt;1433&lt;/rec-number&gt;&lt;foreign-keys&gt;&lt;key app="EN" db-id="x5pp9r9rovtx2vepd9dppaf0t5zx2zst9ewr" timestamp="0"&gt;1433&lt;/key&gt;&lt;/foreign-keys&gt;&lt;ref-type name="Journal Article"&gt;17&lt;/ref-type&gt;&lt;contributors&gt;&lt;authors&gt;&lt;author&gt;Nathoo, A. N.&lt;/author&gt;&lt;author&gt;Moeller, R. A.&lt;/author&gt;&lt;author&gt;Westlund, B. A.&lt;/author&gt;&lt;author&gt;Hart, A. C.&lt;/author&gt;&lt;/authors&gt;&lt;/contributors&gt;&lt;auth-address&gt;Massachusetts General Hospital Cancer Center and Harvard Medical School Department of Pathology, 149-7202 13th Street, Charlestown, MA 02129, USA.&lt;/auth-address&gt;&lt;titles&gt;&lt;title&gt;Identification of neuropeptide-like protein gene families in Caenorhabditiselegans and other species&lt;/title&gt;&lt;secondary-title&gt;Proc Natl Acad Sci U S A&lt;/secondary-title&gt;&lt;/titles&gt;&lt;periodical&gt;&lt;full-title&gt;Proc Natl Acad Sci U S A&lt;/full-title&gt;&lt;/periodical&gt;&lt;pages&gt;14000-5&lt;/pages&gt;&lt;volume&gt;98&lt;/volume&gt;&lt;number&gt;24&lt;/number&gt;&lt;keywords&gt;&lt;keyword&gt;Animal&lt;/keyword&gt;&lt;keyword&gt;Animals, Genetically Modified&lt;/keyword&gt;&lt;keyword&gt;Caenorhabditis elegans/genetics&lt;/keyword&gt;&lt;keyword&gt;Caenorhabditis elegans Proteins/*genetics&lt;/keyword&gt;&lt;keyword&gt;Conserved Sequence&lt;/keyword&gt;&lt;keyword&gt;Gene Expression&lt;/keyword&gt;&lt;keyword&gt;*Genes, Helminth&lt;/keyword&gt;&lt;keyword&gt;Neurons/metabolism&lt;/keyword&gt;&lt;keyword&gt;Neuropeptides/*genetics&lt;/keyword&gt;&lt;keyword&gt;Support, Non-U.S. Gov&amp;apos;t&lt;/keyword&gt;&lt;keyword&gt;Support, U.S. Gov&amp;apos;t, P.H.S.&lt;/keyword&gt;&lt;/keywords&gt;&lt;dates&gt;&lt;year&gt;2001&lt;/year&gt;&lt;pub-dates&gt;&lt;date&gt;Nov 20&lt;/date&gt;&lt;/pub-dates&gt;&lt;/dates&gt;&lt;accession-num&gt;11717458&lt;/accession-num&gt;&lt;urls&gt;&lt;related-urls&gt;&lt;url&gt;http://www.pnas.org/cgi/content/full/98/24/14000&lt;/url&gt;&lt;url&gt;http://www.pnas.org/cgi/content/abstract/98/24/14000&lt;/url&gt;&lt;url&gt;http://www.ncbi.nlm.nih.gov/entrez/query.fcgi?cmd=Retrieve&amp;amp;db=PubMed&amp;amp;dopt=Citation&amp;amp;list_uids=11717458&lt;/url&gt;&lt;/related-urls&gt;&lt;/urls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Nathoo et al., 2001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4ED57D38" w14:textId="77777777" w:rsidTr="00267537">
        <w:trPr>
          <w:trHeight w:val="300"/>
        </w:trPr>
        <w:tc>
          <w:tcPr>
            <w:tcW w:w="1098" w:type="dxa"/>
            <w:noWrap/>
          </w:tcPr>
          <w:p w14:paraId="5843472F" w14:textId="046454FA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6003</w:t>
            </w:r>
          </w:p>
        </w:tc>
        <w:tc>
          <w:tcPr>
            <w:tcW w:w="4590" w:type="dxa"/>
            <w:noWrap/>
          </w:tcPr>
          <w:p w14:paraId="280EA9D9" w14:textId="127D594D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5596A027" w14:textId="06B5B819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otIs742</w:t>
            </w:r>
            <w:proofErr w:type="gramEnd"/>
          </w:p>
        </w:tc>
        <w:tc>
          <w:tcPr>
            <w:tcW w:w="4140" w:type="dxa"/>
            <w:noWrap/>
          </w:tcPr>
          <w:p w14:paraId="0E8AEC76" w14:textId="38F47152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nlp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13prom::GFP, lin-15(+)</w:t>
            </w:r>
          </w:p>
        </w:tc>
        <w:tc>
          <w:tcPr>
            <w:tcW w:w="3330" w:type="dxa"/>
            <w:noWrap/>
          </w:tcPr>
          <w:p w14:paraId="029E1AC0" w14:textId="6775B71D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 xml:space="preserve">Integrant of Ex array described in 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Nathoo&lt;/Author&gt;&lt;Year&gt;2001&lt;/Year&gt;&lt;RecNum&gt;1433&lt;/RecNum&gt;&lt;DisplayText&gt;(Nathoo et al., 2001)&lt;/DisplayText&gt;&lt;record&gt;&lt;rec-number&gt;1433&lt;/rec-number&gt;&lt;foreign-keys&gt;&lt;key app="EN" db-id="x5pp9r9rovtx2vepd9dppaf0t5zx2zst9ewr" timestamp="0"&gt;1433&lt;/key&gt;&lt;/foreign-keys&gt;&lt;ref-type name="Journal Article"&gt;17&lt;/ref-type&gt;&lt;contributors&gt;&lt;authors&gt;&lt;author&gt;Nathoo, A. N.&lt;/author&gt;&lt;author&gt;Moeller, R. A.&lt;/author&gt;&lt;author&gt;Westlund, B. A.&lt;/author&gt;&lt;author&gt;Hart, A. C.&lt;/author&gt;&lt;/authors&gt;&lt;/contributors&gt;&lt;auth-address&gt;Massachusetts General Hospital Cancer Center and Harvard Medical School Department of Pathology, 149-7202 13th Street, Charlestown, MA 02129, USA.&lt;/auth-address&gt;&lt;titles&gt;&lt;title&gt;Identification of neuropeptide-like protein gene families in Caenorhabditiselegans and other species&lt;/title&gt;&lt;secondary-title&gt;Proc Natl Acad Sci U S A&lt;/secondary-title&gt;&lt;/titles&gt;&lt;periodical&gt;&lt;full-title&gt;Proc Natl Acad Sci U S A&lt;/full-title&gt;&lt;/periodical&gt;&lt;pages&gt;14000-5&lt;/pages&gt;&lt;volume&gt;98&lt;/volume&gt;&lt;number&gt;24&lt;/number&gt;&lt;keywords&gt;&lt;keyword&gt;Animal&lt;/keyword&gt;&lt;keyword&gt;Animals, Genetically Modified&lt;/keyword&gt;&lt;keyword&gt;Caenorhabditis elegans/genetics&lt;/keyword&gt;&lt;keyword&gt;Caenorhabditis elegans Proteins/*genetics&lt;/keyword&gt;&lt;keyword&gt;Conserved Sequence&lt;/keyword&gt;&lt;keyword&gt;Gene Expression&lt;/keyword&gt;&lt;keyword&gt;*Genes, Helminth&lt;/keyword&gt;&lt;keyword&gt;Neurons/metabolism&lt;/keyword&gt;&lt;keyword&gt;Neuropeptides/*genetics&lt;/keyword&gt;&lt;keyword&gt;Support, Non-U.S. Gov&amp;apos;t&lt;/keyword&gt;&lt;keyword&gt;Support, U.S. Gov&amp;apos;t, P.H.S.&lt;/keyword&gt;&lt;/keywords&gt;&lt;dates&gt;&lt;year&gt;2001&lt;/year&gt;&lt;pub-dates&gt;&lt;date&gt;Nov 20&lt;/date&gt;&lt;/pub-dates&gt;&lt;/dates&gt;&lt;accession-num&gt;11717458&lt;/accession-num&gt;&lt;urls&gt;&lt;related-urls&gt;&lt;url&gt;http://www.pnas.org/cgi/content/full/98/24/14000&lt;/url&gt;&lt;url&gt;http://www.pnas.org/cgi/content/abstract/98/24/14000&lt;/url&gt;&lt;url&gt;http://www.ncbi.nlm.nih.gov/entrez/query.fcgi?cmd=Retrieve&amp;amp;db=PubMed&amp;amp;dopt=Citation&amp;amp;list_uids=11717458&lt;/url&gt;&lt;/related-urls&gt;&lt;/urls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Nathoo et al., 2001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6F2EBE08" w14:textId="77777777" w:rsidTr="00267537">
        <w:trPr>
          <w:trHeight w:val="300"/>
        </w:trPr>
        <w:tc>
          <w:tcPr>
            <w:tcW w:w="1098" w:type="dxa"/>
            <w:noWrap/>
          </w:tcPr>
          <w:p w14:paraId="28C95AD2" w14:textId="5557B83D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lastRenderedPageBreak/>
              <w:t>OH9609</w:t>
            </w:r>
          </w:p>
        </w:tc>
        <w:tc>
          <w:tcPr>
            <w:tcW w:w="4590" w:type="dxa"/>
            <w:noWrap/>
          </w:tcPr>
          <w:p w14:paraId="4FADFBBC" w14:textId="62FF2934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609F4625" w14:textId="6D48521B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otIs291</w:t>
            </w:r>
            <w:proofErr w:type="gramEnd"/>
          </w:p>
        </w:tc>
        <w:tc>
          <w:tcPr>
            <w:tcW w:w="4140" w:type="dxa"/>
            <w:noWrap/>
          </w:tcPr>
          <w:p w14:paraId="5952D407" w14:textId="66317C59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rab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3prom::2xNLS::YFP, rol-6(su1006)</w:t>
            </w:r>
          </w:p>
        </w:tc>
        <w:tc>
          <w:tcPr>
            <w:tcW w:w="3330" w:type="dxa"/>
            <w:noWrap/>
          </w:tcPr>
          <w:p w14:paraId="599D0189" w14:textId="12531EC2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Stefanakis&lt;/Author&gt;&lt;Year&gt;2015&lt;/Year&gt;&lt;RecNum&gt;8427&lt;/RecNum&gt;&lt;DisplayText&gt;(Stefanakis et al., 2015)&lt;/DisplayText&gt;&lt;record&gt;&lt;rec-number&gt;8427&lt;/rec-number&gt;&lt;foreign-keys&gt;&lt;key app="EN" db-id="x5pp9r9rovtx2vepd9dppaf0t5zx2zst9ewr" timestamp="1441407192"&gt;8427&lt;/key&gt;&lt;/foreign-keys&gt;&lt;ref-type name="Journal Article"&gt;17&lt;/ref-type&gt;&lt;contributors&gt;&lt;authors&gt;&lt;author&gt;Stefanakis, N.&lt;/author&gt;&lt;author&gt;Carrera, I.&lt;/author&gt;&lt;author&gt;Hobert, O.&lt;/author&gt;&lt;/authors&gt;&lt;/contributors&gt;&lt;auth-address&gt;Department of Biochemistry and Molecular Biophysics, Howard Hughes Medical Institute, Columbia University Medical Center, New York, NY, USA.&amp;#xD;Department of Biochemistry and Molecular Biophysics, Howard Hughes Medical Institute, Columbia University Medical Center, New York, NY, USA. Electronic address: or38@columbia.edu.&lt;/auth-address&gt;&lt;titles&gt;&lt;title&gt;Regulatory Logic of Pan-Neuronal Gene Expression in C. elegans&lt;/title&gt;&lt;secondary-title&gt;Neuron&lt;/secondary-title&gt;&lt;/titles&gt;&lt;periodical&gt;&lt;full-title&gt;Neuron&lt;/full-title&gt;&lt;/periodical&gt;&lt;pages&gt;733-50&lt;/pages&gt;&lt;volume&gt;87&lt;/volume&gt;&lt;number&gt;4&lt;/number&gt;&lt;dates&gt;&lt;year&gt;2015&lt;/year&gt;&lt;pub-dates&gt;&lt;date&gt;Aug 19&lt;/date&gt;&lt;/pub-dates&gt;&lt;/dates&gt;&lt;isbn&gt;1097-4199 (Electronic)&amp;#xD;0896-6273 (Linking)&lt;/isbn&gt;&lt;accession-num&gt;26291158&lt;/accession-num&gt;&lt;urls&gt;&lt;related-urls&gt;&lt;url&gt;http://www.ncbi.nlm.nih.gov/pubmed/26291158&lt;/url&gt;&lt;/related-urls&gt;&lt;/urls&gt;&lt;custom2&gt;4545498&lt;/custom2&gt;&lt;electronic-resource-num&gt;10.1016/j.neuron.2015.07.031&lt;/electronic-resource-num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Stefanakis et al., 2015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3D788BB8" w14:textId="77777777" w:rsidTr="00267537">
        <w:trPr>
          <w:trHeight w:val="300"/>
        </w:trPr>
        <w:tc>
          <w:tcPr>
            <w:tcW w:w="1098" w:type="dxa"/>
            <w:noWrap/>
          </w:tcPr>
          <w:p w14:paraId="5E27BCB9" w14:textId="7AA54284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0689</w:t>
            </w:r>
          </w:p>
        </w:tc>
        <w:tc>
          <w:tcPr>
            <w:tcW w:w="4590" w:type="dxa"/>
            <w:noWrap/>
          </w:tcPr>
          <w:p w14:paraId="357FE292" w14:textId="7777777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0623BAF5" w14:textId="6AFF3949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otIs355</w:t>
            </w:r>
            <w:proofErr w:type="gramEnd"/>
          </w:p>
        </w:tc>
        <w:tc>
          <w:tcPr>
            <w:tcW w:w="4140" w:type="dxa"/>
            <w:noWrap/>
          </w:tcPr>
          <w:p w14:paraId="23C7FA29" w14:textId="41ED79D8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rab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3prom::2xNLS::</w:t>
            </w:r>
            <w:proofErr w:type="spell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TagRFP</w:t>
            </w:r>
            <w:proofErr w:type="spellEnd"/>
          </w:p>
        </w:tc>
        <w:tc>
          <w:tcPr>
            <w:tcW w:w="3330" w:type="dxa"/>
            <w:noWrap/>
          </w:tcPr>
          <w:p w14:paraId="49D4B05D" w14:textId="3E896A13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Stefanakis&lt;/Author&gt;&lt;Year&gt;2015&lt;/Year&gt;&lt;RecNum&gt;8427&lt;/RecNum&gt;&lt;DisplayText&gt;(Stefanakis et al., 2015)&lt;/DisplayText&gt;&lt;record&gt;&lt;rec-number&gt;8427&lt;/rec-number&gt;&lt;foreign-keys&gt;&lt;key app="EN" db-id="x5pp9r9rovtx2vepd9dppaf0t5zx2zst9ewr" timestamp="1441407192"&gt;8427&lt;/key&gt;&lt;/foreign-keys&gt;&lt;ref-type name="Journal Article"&gt;17&lt;/ref-type&gt;&lt;contributors&gt;&lt;authors&gt;&lt;author&gt;Stefanakis, N.&lt;/author&gt;&lt;author&gt;Carrera, I.&lt;/author&gt;&lt;author&gt;Hobert, O.&lt;/author&gt;&lt;/authors&gt;&lt;/contributors&gt;&lt;auth-address&gt;Department of Biochemistry and Molecular Biophysics, Howard Hughes Medical Institute, Columbia University Medical Center, New York, NY, USA.&amp;#xD;Department of Biochemistry and Molecular Biophysics, Howard Hughes Medical Institute, Columbia University Medical Center, New York, NY, USA. Electronic address: or38@columbia.edu.&lt;/auth-address&gt;&lt;titles&gt;&lt;title&gt;Regulatory Logic of Pan-Neuronal Gene Expression in C. elegans&lt;/title&gt;&lt;secondary-title&gt;Neuron&lt;/secondary-title&gt;&lt;/titles&gt;&lt;periodical&gt;&lt;full-title&gt;Neuron&lt;/full-title&gt;&lt;/periodical&gt;&lt;pages&gt;733-50&lt;/pages&gt;&lt;volume&gt;87&lt;/volume&gt;&lt;number&gt;4&lt;/number&gt;&lt;dates&gt;&lt;year&gt;2015&lt;/year&gt;&lt;pub-dates&gt;&lt;date&gt;Aug 19&lt;/date&gt;&lt;/pub-dates&gt;&lt;/dates&gt;&lt;isbn&gt;1097-4199 (Electronic)&amp;#xD;0896-6273 (Linking)&lt;/isbn&gt;&lt;accession-num&gt;26291158&lt;/accession-num&gt;&lt;urls&gt;&lt;related-urls&gt;&lt;url&gt;http://www.ncbi.nlm.nih.gov/pubmed/26291158&lt;/url&gt;&lt;/related-urls&gt;&lt;/urls&gt;&lt;custom2&gt;4545498&lt;/custom2&gt;&lt;electronic-resource-num&gt;10.1016/j.neuron.2015.07.031&lt;/electronic-resource-num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Stefanakis et al., 2015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46B8B5F0" w14:textId="77777777" w:rsidTr="00267537">
        <w:trPr>
          <w:trHeight w:val="300"/>
        </w:trPr>
        <w:tc>
          <w:tcPr>
            <w:tcW w:w="1098" w:type="dxa"/>
            <w:noWrap/>
          </w:tcPr>
          <w:p w14:paraId="7436B4A8" w14:textId="37BD4533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0684</w:t>
            </w:r>
          </w:p>
        </w:tc>
        <w:tc>
          <w:tcPr>
            <w:tcW w:w="4590" w:type="dxa"/>
            <w:noWrap/>
          </w:tcPr>
          <w:p w14:paraId="71BD8744" w14:textId="7777777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0EFB2DD2" w14:textId="0A82C72E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otIs350</w:t>
            </w:r>
            <w:proofErr w:type="gramEnd"/>
          </w:p>
        </w:tc>
        <w:tc>
          <w:tcPr>
            <w:tcW w:w="4140" w:type="dxa"/>
            <w:noWrap/>
          </w:tcPr>
          <w:p w14:paraId="55199D57" w14:textId="516CB124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ric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4fosmid::SL2::NLS::YFP::H2B, pha-1(+)</w:t>
            </w:r>
          </w:p>
        </w:tc>
        <w:tc>
          <w:tcPr>
            <w:tcW w:w="3330" w:type="dxa"/>
            <w:noWrap/>
          </w:tcPr>
          <w:p w14:paraId="52B5FA75" w14:textId="688EA1C3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Stefanakis&lt;/Author&gt;&lt;Year&gt;2015&lt;/Year&gt;&lt;RecNum&gt;8427&lt;/RecNum&gt;&lt;DisplayText&gt;(Stefanakis et al., 2015)&lt;/DisplayText&gt;&lt;record&gt;&lt;rec-number&gt;8427&lt;/rec-number&gt;&lt;foreign-keys&gt;&lt;key app="EN" db-id="x5pp9r9rovtx2vepd9dppaf0t5zx2zst9ewr" timestamp="1441407192"&gt;8427&lt;/key&gt;&lt;/foreign-keys&gt;&lt;ref-type name="Journal Article"&gt;17&lt;/ref-type&gt;&lt;contributors&gt;&lt;authors&gt;&lt;author&gt;Stefanakis, N.&lt;/author&gt;&lt;author&gt;Carrera, I.&lt;/author&gt;&lt;author&gt;Hobert, O.&lt;/author&gt;&lt;/authors&gt;&lt;/contributors&gt;&lt;auth-address&gt;Department of Biochemistry and Molecular Biophysics, Howard Hughes Medical Institute, Columbia University Medical Center, New York, NY, USA.&amp;#xD;Department of Biochemistry and Molecular Biophysics, Howard Hughes Medical Institute, Columbia University Medical Center, New York, NY, USA. Electronic address: or38@columbia.edu.&lt;/auth-address&gt;&lt;titles&gt;&lt;title&gt;Regulatory Logic of Pan-Neuronal Gene Expression in C. elegans&lt;/title&gt;&lt;secondary-title&gt;Neuron&lt;/secondary-title&gt;&lt;/titles&gt;&lt;periodical&gt;&lt;full-title&gt;Neuron&lt;/full-title&gt;&lt;/periodical&gt;&lt;pages&gt;733-50&lt;/pages&gt;&lt;volume&gt;87&lt;/volume&gt;&lt;number&gt;4&lt;/number&gt;&lt;dates&gt;&lt;year&gt;2015&lt;/year&gt;&lt;pub-dates&gt;&lt;date&gt;Aug 19&lt;/date&gt;&lt;/pub-dates&gt;&lt;/dates&gt;&lt;isbn&gt;1097-4199 (Electronic)&amp;#xD;0896-6273 (Linking)&lt;/isbn&gt;&lt;accession-num&gt;26291158&lt;/accession-num&gt;&lt;urls&gt;&lt;related-urls&gt;&lt;url&gt;http://www.ncbi.nlm.nih.gov/pubmed/26291158&lt;/url&gt;&lt;/related-urls&gt;&lt;/urls&gt;&lt;custom2&gt;4545498&lt;/custom2&gt;&lt;electronic-resource-num&gt;10.1016/j.neuron.2015.07.031&lt;/electronic-resource-num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Stefanakis et al., 2015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4D25DC73" w14:textId="77777777" w:rsidTr="00267537">
        <w:trPr>
          <w:trHeight w:val="300"/>
        </w:trPr>
        <w:tc>
          <w:tcPr>
            <w:tcW w:w="1098" w:type="dxa"/>
            <w:noWrap/>
          </w:tcPr>
          <w:p w14:paraId="4E3F4B42" w14:textId="7A27037A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1061</w:t>
            </w:r>
          </w:p>
        </w:tc>
        <w:tc>
          <w:tcPr>
            <w:tcW w:w="4590" w:type="dxa"/>
            <w:noWrap/>
          </w:tcPr>
          <w:p w14:paraId="6D370CFF" w14:textId="3D73E142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73FA93A9" w14:textId="561FDC71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otIs380</w:t>
            </w:r>
            <w:proofErr w:type="gramEnd"/>
          </w:p>
        </w:tc>
        <w:tc>
          <w:tcPr>
            <w:tcW w:w="4140" w:type="dxa"/>
            <w:noWrap/>
          </w:tcPr>
          <w:p w14:paraId="6EFFB281" w14:textId="59C535F3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ric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19prom::2xNLS::GFP, elt-2::</w:t>
            </w:r>
            <w:proofErr w:type="spell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DsRED</w:t>
            </w:r>
            <w:proofErr w:type="spellEnd"/>
          </w:p>
        </w:tc>
        <w:tc>
          <w:tcPr>
            <w:tcW w:w="3330" w:type="dxa"/>
            <w:noWrap/>
          </w:tcPr>
          <w:p w14:paraId="626FDF4B" w14:textId="3D5F0797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Stefanakis&lt;/Author&gt;&lt;Year&gt;2015&lt;/Year&gt;&lt;RecNum&gt;8427&lt;/RecNum&gt;&lt;DisplayText&gt;(Stefanakis et al., 2015)&lt;/DisplayText&gt;&lt;record&gt;&lt;rec-number&gt;8427&lt;/rec-number&gt;&lt;foreign-keys&gt;&lt;key app="EN" db-id="x5pp9r9rovtx2vepd9dppaf0t5zx2zst9ewr" timestamp="1441407192"&gt;8427&lt;/key&gt;&lt;/foreign-keys&gt;&lt;ref-type name="Journal Article"&gt;17&lt;/ref-type&gt;&lt;contributors&gt;&lt;authors&gt;&lt;author&gt;Stefanakis, N.&lt;/author&gt;&lt;author&gt;Carrera, I.&lt;/author&gt;&lt;author&gt;Hobert, O.&lt;/author&gt;&lt;/authors&gt;&lt;/contributors&gt;&lt;auth-address&gt;Department of Biochemistry and Molecular Biophysics, Howard Hughes Medical Institute, Columbia University Medical Center, New York, NY, USA.&amp;#xD;Department of Biochemistry and Molecular Biophysics, Howard Hughes Medical Institute, Columbia University Medical Center, New York, NY, USA. Electronic address: or38@columbia.edu.&lt;/auth-address&gt;&lt;titles&gt;&lt;title&gt;Regulatory Logic of Pan-Neuronal Gene Expression in C. elegans&lt;/title&gt;&lt;secondary-title&gt;Neuron&lt;/secondary-title&gt;&lt;/titles&gt;&lt;periodical&gt;&lt;full-title&gt;Neuron&lt;/full-title&gt;&lt;/periodical&gt;&lt;pages&gt;733-50&lt;/pages&gt;&lt;volume&gt;87&lt;/volume&gt;&lt;number&gt;4&lt;/number&gt;&lt;dates&gt;&lt;year&gt;2015&lt;/year&gt;&lt;pub-dates&gt;&lt;date&gt;Aug 19&lt;/date&gt;&lt;/pub-dates&gt;&lt;/dates&gt;&lt;isbn&gt;1097-4199 (Electronic)&amp;#xD;0896-6273 (Linking)&lt;/isbn&gt;&lt;accession-num&gt;26291158&lt;/accession-num&gt;&lt;urls&gt;&lt;related-urls&gt;&lt;url&gt;http://www.ncbi.nlm.nih.gov/pubmed/26291158&lt;/url&gt;&lt;/related-urls&gt;&lt;/urls&gt;&lt;custom2&gt;4545498&lt;/custom2&gt;&lt;electronic-resource-num&gt;10.1016/j.neuron.2015.07.031&lt;/electronic-resource-num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Stefanakis et al., 2015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07D3FFE6" w14:textId="77777777" w:rsidTr="00267537">
        <w:trPr>
          <w:trHeight w:val="300"/>
        </w:trPr>
        <w:tc>
          <w:tcPr>
            <w:tcW w:w="1098" w:type="dxa"/>
            <w:noWrap/>
          </w:tcPr>
          <w:p w14:paraId="26BB6F57" w14:textId="36340D82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3606</w:t>
            </w:r>
          </w:p>
        </w:tc>
        <w:tc>
          <w:tcPr>
            <w:tcW w:w="4590" w:type="dxa"/>
            <w:noWrap/>
          </w:tcPr>
          <w:p w14:paraId="7FAB1B18" w14:textId="7777777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623B544A" w14:textId="41E5A2FF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otIs620</w:t>
            </w:r>
            <w:proofErr w:type="gramEnd"/>
          </w:p>
        </w:tc>
        <w:tc>
          <w:tcPr>
            <w:tcW w:w="4140" w:type="dxa"/>
            <w:noWrap/>
          </w:tcPr>
          <w:p w14:paraId="191D7C5E" w14:textId="1C7292F9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unc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11prom::2xNLS::GFP</w:t>
            </w:r>
          </w:p>
        </w:tc>
        <w:tc>
          <w:tcPr>
            <w:tcW w:w="3330" w:type="dxa"/>
            <w:noWrap/>
          </w:tcPr>
          <w:p w14:paraId="1B38E1B1" w14:textId="7561042C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MZXl2YS1EaWF6PC9BdXRob3I+PFllYXI+MjAxNzwvWWVh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MZXl2YS1EaWF6PC9BdXRob3I+PFllYXI+MjAxNzwvWWVh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Leyva-Diaz et al., 2017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61C964EE" w14:textId="77777777" w:rsidTr="00267537">
        <w:trPr>
          <w:trHeight w:val="300"/>
        </w:trPr>
        <w:tc>
          <w:tcPr>
            <w:tcW w:w="1098" w:type="dxa"/>
            <w:noWrap/>
          </w:tcPr>
          <w:p w14:paraId="67270B05" w14:textId="6BC257EF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SD1614</w:t>
            </w:r>
          </w:p>
        </w:tc>
        <w:tc>
          <w:tcPr>
            <w:tcW w:w="4590" w:type="dxa"/>
            <w:noWrap/>
          </w:tcPr>
          <w:p w14:paraId="5FDEAC5C" w14:textId="7777777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7C8734B0" w14:textId="0631D95A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stIs10447</w:t>
            </w:r>
            <w:proofErr w:type="gramEnd"/>
          </w:p>
        </w:tc>
        <w:tc>
          <w:tcPr>
            <w:tcW w:w="4140" w:type="dxa"/>
            <w:noWrap/>
          </w:tcPr>
          <w:p w14:paraId="69FD3A06" w14:textId="23AA2BF0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34prom::HIS-24::</w:t>
            </w:r>
            <w:proofErr w:type="spell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mCherry</w:t>
            </w:r>
            <w:proofErr w:type="spell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, unc-119(+)</w:t>
            </w:r>
          </w:p>
        </w:tc>
        <w:tc>
          <w:tcPr>
            <w:tcW w:w="3330" w:type="dxa"/>
            <w:noWrap/>
          </w:tcPr>
          <w:p w14:paraId="32A7DC36" w14:textId="7F1EB6A5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Liu&lt;/Author&gt;&lt;Year&gt;2009&lt;/Year&gt;&lt;RecNum&gt;6512&lt;/RecNum&gt;&lt;DisplayText&gt;(Liu et al., 2009)&lt;/DisplayText&gt;&lt;record&gt;&lt;rec-number&gt;6512&lt;/rec-number&gt;&lt;foreign-keys&gt;&lt;key app="EN" db-id="x5pp9r9rovtx2vepd9dppaf0t5zx2zst9ewr" timestamp="1300138606"&gt;6512&lt;/key&gt;&lt;/foreign-keys&gt;&lt;ref-type name="Journal Article"&gt;17&lt;/ref-type&gt;&lt;contributors&gt;&lt;authors&gt;&lt;author&gt;Liu, X.&lt;/author&gt;&lt;author&gt;Long, F.&lt;/author&gt;&lt;author&gt;Peng, H.&lt;/author&gt;&lt;author&gt;Aerni, S. J.&lt;/author&gt;&lt;author&gt;Jiang, M.&lt;/author&gt;&lt;author&gt;Sanchez-Blanco, A.&lt;/author&gt;&lt;author&gt;Murray, J. I.&lt;/author&gt;&lt;author&gt;Preston, E.&lt;/author&gt;&lt;author&gt;Mericle, B.&lt;/author&gt;&lt;author&gt;Batzoglou, S.&lt;/author&gt;&lt;author&gt;Myers, E. W.&lt;/author&gt;&lt;author&gt;Kim, S. K.&lt;/author&gt;&lt;/authors&gt;&lt;/contributors&gt;&lt;auth-address&gt;Department of Developmental Biology, Stanford University Medical Center, Stanford, CA 94305, USA.&lt;/auth-address&gt;&lt;titles&gt;&lt;title&gt;Analysis of cell fate from single-cell gene expression profiles in C. elegans&lt;/title&gt;&lt;secondary-title&gt;Cell&lt;/secondary-title&gt;&lt;/titles&gt;&lt;periodical&gt;&lt;full-title&gt;Cell&lt;/full-title&gt;&lt;/periodical&gt;&lt;pages&gt;623-33&lt;/pages&gt;&lt;volume&gt;139&lt;/volume&gt;&lt;number&gt;3&lt;/number&gt;&lt;edition&gt;2009/11/03&lt;/edition&gt;&lt;keywords&gt;&lt;keyword&gt;Animals&lt;/keyword&gt;&lt;keyword&gt;Caenorhabditis elegans/*cytology/*genetics/metabolism&lt;/keyword&gt;&lt;keyword&gt;Caenorhabditis elegans Proteins&lt;/keyword&gt;&lt;keyword&gt;Cell Differentiation&lt;/keyword&gt;&lt;keyword&gt;*Cell Lineage&lt;/keyword&gt;&lt;keyword&gt;*Gene Expression Profiling/methods&lt;/keyword&gt;&lt;/keywords&gt;&lt;dates&gt;&lt;year&gt;2009&lt;/year&gt;&lt;pub-dates&gt;&lt;date&gt;Oct 30&lt;/date&gt;&lt;/pub-dates&gt;&lt;/dates&gt;&lt;isbn&gt;1097-4172 (Electronic)&amp;#xD;0092-8674 (Linking)&lt;/isbn&gt;&lt;accession-num&gt;19879847&lt;/accession-num&gt;&lt;urls&gt;&lt;related-urls&gt;&lt;url&gt;http://www.ncbi.nlm.nih.gov/entrez/query.fcgi?cmd=Retrieve&amp;amp;db=PubMed&amp;amp;dopt=Citation&amp;amp;list_uids=19879847&lt;/url&gt;&lt;/related-urls&gt;&lt;/urls&gt;&lt;electronic-resource-num&gt;S0092-8674(09)01118-0 [pii]&amp;#xD;10.1016/j.cell.2009.08.044&lt;/electronic-resource-num&gt;&lt;language&gt;eng&lt;/language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Liu et al., 2009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27287968" w14:textId="6634CB65" w:rsidTr="00267537">
        <w:trPr>
          <w:trHeight w:val="300"/>
        </w:trPr>
        <w:tc>
          <w:tcPr>
            <w:tcW w:w="1098" w:type="dxa"/>
            <w:noWrap/>
          </w:tcPr>
          <w:p w14:paraId="4D47E79E" w14:textId="4FE716B4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CX4384</w:t>
            </w:r>
          </w:p>
        </w:tc>
        <w:tc>
          <w:tcPr>
            <w:tcW w:w="4590" w:type="dxa"/>
            <w:noWrap/>
          </w:tcPr>
          <w:p w14:paraId="5A8D783B" w14:textId="7777777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004A557D" w14:textId="3A74E64B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kyIs174</w:t>
            </w:r>
            <w:proofErr w:type="gramEnd"/>
          </w:p>
        </w:tc>
        <w:tc>
          <w:tcPr>
            <w:tcW w:w="4140" w:type="dxa"/>
            <w:noWrap/>
          </w:tcPr>
          <w:p w14:paraId="3EBE5F06" w14:textId="27CE6D01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slt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1prom::GFP</w:t>
            </w:r>
          </w:p>
        </w:tc>
        <w:tc>
          <w:tcPr>
            <w:tcW w:w="3330" w:type="dxa"/>
            <w:noWrap/>
          </w:tcPr>
          <w:p w14:paraId="28502F04" w14:textId="38497905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Hao&lt;/Author&gt;&lt;Year&gt;2001&lt;/Year&gt;&lt;RecNum&gt;998&lt;/RecNum&gt;&lt;DisplayText&gt;(Hao et al., 2001)&lt;/DisplayText&gt;&lt;record&gt;&lt;rec-number&gt;998&lt;/rec-number&gt;&lt;foreign-keys&gt;&lt;key app="EN" db-id="x5pp9r9rovtx2vepd9dppaf0t5zx2zst9ewr" timestamp="0"&gt;998&lt;/key&gt;&lt;/foreign-keys&gt;&lt;ref-type name="Journal Article"&gt;17&lt;/ref-type&gt;&lt;contributors&gt;&lt;authors&gt;&lt;author&gt;Hao, J. C.&lt;/author&gt;&lt;author&gt;Yu, T. W.&lt;/author&gt;&lt;author&gt;Fujisawa, K.&lt;/author&gt;&lt;author&gt;Culotti, J. G.&lt;/author&gt;&lt;author&gt;Gengyo-Ando, K.&lt;/author&gt;&lt;author&gt;Mitani, S.&lt;/author&gt;&lt;author&gt;Moulder, G.&lt;/author&gt;&lt;author&gt;Barstead, R.&lt;/author&gt;&lt;author&gt;Tessier-Lavigne, M.&lt;/author&gt;&lt;author&gt;Bargmann, C. I.&lt;/author&gt;&lt;/authors&gt;&lt;/contributors&gt;&lt;titles&gt;&lt;title&gt;C. elegans Slit Acts in Midline, Dorsal-Ventral, and Anterior-Posterior Guidance via the SAX-3/Robo Receptor&lt;/title&gt;&lt;secondary-title&gt;Neuron&lt;/secondary-title&gt;&lt;/titles&gt;&lt;periodical&gt;&lt;full-title&gt;Neuron&lt;/full-title&gt;&lt;/periodical&gt;&lt;pages&gt;25-38.&lt;/pages&gt;&lt;volume&gt;32&lt;/volume&gt;&lt;number&gt;1&lt;/number&gt;&lt;dates&gt;&lt;year&gt;2001&lt;/year&gt;&lt;/dates&gt;&lt;label&gt;21490836&lt;/label&gt;&lt;urls&gt;&lt;related-urls&gt;&lt;url&gt;http://www.ncbi.nlm.nih.gov/cgi-bin/Entrez/referer?http://www.neuron.org/cgi/content/full/32/1/25&lt;/url&gt;&lt;/related-urls&gt;&lt;/urls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Hao et al., 2001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2AFD4B80" w14:textId="77777777" w:rsidTr="00267537">
        <w:trPr>
          <w:trHeight w:val="300"/>
        </w:trPr>
        <w:tc>
          <w:tcPr>
            <w:tcW w:w="1098" w:type="dxa"/>
            <w:noWrap/>
          </w:tcPr>
          <w:p w14:paraId="75A62A6F" w14:textId="4A27B65B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7563</w:t>
            </w:r>
          </w:p>
        </w:tc>
        <w:tc>
          <w:tcPr>
            <w:tcW w:w="4590" w:type="dxa"/>
            <w:noWrap/>
          </w:tcPr>
          <w:p w14:paraId="02B6CCA1" w14:textId="7777777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39D4E9F8" w14:textId="37C4EF9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otIs868</w:t>
            </w:r>
            <w:proofErr w:type="gramEnd"/>
          </w:p>
        </w:tc>
        <w:tc>
          <w:tcPr>
            <w:tcW w:w="4140" w:type="dxa"/>
            <w:noWrap/>
          </w:tcPr>
          <w:p w14:paraId="3820B2C0" w14:textId="5031C71C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spp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12prom::spp-12(1-97)::GFP</w:t>
            </w:r>
          </w:p>
        </w:tc>
        <w:tc>
          <w:tcPr>
            <w:tcW w:w="3330" w:type="dxa"/>
            <w:noWrap/>
          </w:tcPr>
          <w:p w14:paraId="5976508E" w14:textId="1CF85FA4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Integrant of Ex array described in 22519640</w:t>
            </w:r>
          </w:p>
        </w:tc>
      </w:tr>
      <w:tr w:rsidR="00267537" w:rsidRPr="00406B9E" w14:paraId="283CD848" w14:textId="1A5D91D5" w:rsidTr="00267537">
        <w:trPr>
          <w:trHeight w:val="320"/>
        </w:trPr>
        <w:tc>
          <w:tcPr>
            <w:tcW w:w="1098" w:type="dxa"/>
            <w:noWrap/>
          </w:tcPr>
          <w:p w14:paraId="4BAC27C9" w14:textId="79747D69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5699</w:t>
            </w:r>
          </w:p>
        </w:tc>
        <w:tc>
          <w:tcPr>
            <w:tcW w:w="4590" w:type="dxa"/>
            <w:noWrap/>
          </w:tcPr>
          <w:p w14:paraId="267F1C5E" w14:textId="7777777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75700D86" w14:textId="54ED1EA3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otIs716</w:t>
            </w:r>
            <w:proofErr w:type="gramEnd"/>
          </w:p>
        </w:tc>
        <w:tc>
          <w:tcPr>
            <w:tcW w:w="4140" w:type="dxa"/>
            <w:noWrap/>
          </w:tcPr>
          <w:p w14:paraId="66C3C38A" w14:textId="0545F529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str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97prom::GFP, rol-6(su1006)</w:t>
            </w:r>
          </w:p>
        </w:tc>
        <w:tc>
          <w:tcPr>
            <w:tcW w:w="3330" w:type="dxa"/>
            <w:noWrap/>
          </w:tcPr>
          <w:p w14:paraId="7F317AB1" w14:textId="04F5E5D7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 xml:space="preserve">Integrant of Ex array described in 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Vidal&lt;/Author&gt;&lt;Year&gt;2018&lt;/Year&gt;&lt;RecNum&gt;9037&lt;/RecNum&gt;&lt;DisplayText&gt;(Vidal et al., 2018)&lt;/DisplayText&gt;&lt;record&gt;&lt;rec-number&gt;9037&lt;/rec-number&gt;&lt;foreign-keys&gt;&lt;key app="EN" db-id="x5pp9r9rovtx2vepd9dppaf0t5zx2zst9ewr" timestamp="1517505397"&gt;9037&lt;/key&gt;&lt;/foreign-keys&gt;&lt;ref-type name="Journal Article"&gt;17&lt;/ref-type&gt;&lt;contributors&gt;&lt;authors&gt;&lt;author&gt;Vidal, B.&lt;/author&gt;&lt;author&gt;Aghayeva, U.&lt;/author&gt;&lt;author&gt;Sun, H.&lt;/author&gt;&lt;author&gt;Wang, C.&lt;/author&gt;&lt;author&gt;Glenwinkel, L.&lt;/author&gt;&lt;author&gt;Bayer, E. A.&lt;/author&gt;&lt;author&gt;Hobert, O.&lt;/author&gt;&lt;/authors&gt;&lt;/contributors&gt;&lt;auth-address&gt;Department of Biological Sciences, Howard Hughes Medical Institute, Columbia University, New York, New York, United States of America.&lt;/auth-address&gt;&lt;titles&gt;&lt;title&gt;An atlas of Caenorhabditis elegans chemoreceptor expression&lt;/title&gt;&lt;secondary-title&gt;PLoS Biol&lt;/secondary-title&gt;&lt;/titles&gt;&lt;periodical&gt;&lt;full-title&gt;PLoS Biol&lt;/full-title&gt;&lt;/periodical&gt;&lt;pages&gt;e2004218&lt;/pages&gt;&lt;volume&gt;16&lt;/volume&gt;&lt;number&gt;1&lt;/number&gt;&lt;dates&gt;&lt;year&gt;2018&lt;/year&gt;&lt;pub-dates&gt;&lt;date&gt;Jan&lt;/date&gt;&lt;/pub-dates&gt;&lt;/dates&gt;&lt;isbn&gt;1545-7885 (Electronic)&amp;#xD;1544-9173 (Linking)&lt;/isbn&gt;&lt;accession-num&gt;29293491&lt;/accession-num&gt;&lt;urls&gt;&lt;related-urls&gt;&lt;url&gt;https://www.ncbi.nlm.nih.gov/pubmed/29293491&lt;/url&gt;&lt;/related-urls&gt;&lt;/urls&gt;&lt;custom2&gt;PMC5749674&lt;/custom2&gt;&lt;electronic-resource-num&gt;10.1371/journal.pbio.2004218&lt;/electronic-resource-num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Vidal et al., 2018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5F73BC61" w14:textId="1004A61D" w:rsidTr="00267537">
        <w:trPr>
          <w:trHeight w:val="300"/>
        </w:trPr>
        <w:tc>
          <w:tcPr>
            <w:tcW w:w="1098" w:type="dxa"/>
            <w:noWrap/>
          </w:tcPr>
          <w:p w14:paraId="4141FEEC" w14:textId="3EA44444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2495</w:t>
            </w:r>
          </w:p>
        </w:tc>
        <w:tc>
          <w:tcPr>
            <w:tcW w:w="4590" w:type="dxa"/>
            <w:noWrap/>
          </w:tcPr>
          <w:p w14:paraId="1BDD897D" w14:textId="7777777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1CF04D84" w14:textId="31B39281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otIs517</w:t>
            </w:r>
            <w:proofErr w:type="gramEnd"/>
          </w:p>
        </w:tc>
        <w:tc>
          <w:tcPr>
            <w:tcW w:w="4140" w:type="dxa"/>
            <w:noWrap/>
          </w:tcPr>
          <w:p w14:paraId="49DA70E8" w14:textId="4FD23A34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tph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1fosmid::SL2::YFP::H2B, ttx-3::</w:t>
            </w:r>
            <w:proofErr w:type="spell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mCherry</w:t>
            </w:r>
            <w:proofErr w:type="spellEnd"/>
          </w:p>
        </w:tc>
        <w:tc>
          <w:tcPr>
            <w:tcW w:w="3330" w:type="dxa"/>
            <w:noWrap/>
          </w:tcPr>
          <w:p w14:paraId="5C2A57B6" w14:textId="6F50003B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ZXJyYW5vLVNhaXo8L0F1dGhvcj48WWVhcj4yMDE3PC9Z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ZXJyYW5vLVNhaXo8L0F1dGhvcj48WWVhcj4yMDE3PC9Z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Serrano-Saiz et al., 2017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754EF5B9" w14:textId="77777777" w:rsidTr="00267537">
        <w:trPr>
          <w:trHeight w:val="300"/>
        </w:trPr>
        <w:tc>
          <w:tcPr>
            <w:tcW w:w="1098" w:type="dxa"/>
            <w:noWrap/>
          </w:tcPr>
          <w:p w14:paraId="376EFD5B" w14:textId="573A47D7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SK4013</w:t>
            </w:r>
          </w:p>
        </w:tc>
        <w:tc>
          <w:tcPr>
            <w:tcW w:w="4590" w:type="dxa"/>
            <w:noWrap/>
          </w:tcPr>
          <w:p w14:paraId="37FA6945" w14:textId="77777777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1CA55469" w14:textId="7135A2BB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zdIs13</w:t>
            </w:r>
            <w:proofErr w:type="gramEnd"/>
          </w:p>
        </w:tc>
        <w:tc>
          <w:tcPr>
            <w:tcW w:w="4140" w:type="dxa"/>
            <w:noWrap/>
          </w:tcPr>
          <w:p w14:paraId="0DA3F98B" w14:textId="2EBCD708" w:rsidR="009E377D" w:rsidRPr="00406B9E" w:rsidRDefault="009E377D" w:rsidP="009E377D">
            <w:pPr>
              <w:rPr>
                <w:rFonts w:ascii="Arial" w:hAnsi="Arial" w:cs="Arial"/>
                <w:i/>
                <w:iCs/>
                <w:color w:val="000000" w:themeColor="text1"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tph</w:t>
            </w:r>
            <w:proofErr w:type="gramEnd"/>
            <w:r w:rsidRPr="00406B9E">
              <w:rPr>
                <w:rFonts w:ascii="Arial" w:hAnsi="Arial" w:cs="Arial"/>
                <w:i/>
                <w:iCs/>
                <w:color w:val="000000" w:themeColor="text1"/>
              </w:rPr>
              <w:t>-1prom::GFP</w:t>
            </w:r>
          </w:p>
        </w:tc>
        <w:tc>
          <w:tcPr>
            <w:tcW w:w="3330" w:type="dxa"/>
            <w:noWrap/>
          </w:tcPr>
          <w:p w14:paraId="66A90237" w14:textId="28EBD07B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DbGFyazwvQXV0aG9yPjxZZWFyPjIwMDM8L1llYXI+PFJl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DbGFyazwvQXV0aG9yPjxZZWFyPjIwMDM8L1llYXI+PFJl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Clark and Chiu, 2003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425AB7F4" w14:textId="50252B8F" w:rsidTr="00267537">
        <w:trPr>
          <w:trHeight w:val="300"/>
        </w:trPr>
        <w:tc>
          <w:tcPr>
            <w:tcW w:w="1098" w:type="dxa"/>
            <w:noWrap/>
          </w:tcPr>
          <w:p w14:paraId="0B59A7B3" w14:textId="47B618BB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5153</w:t>
            </w:r>
          </w:p>
        </w:tc>
        <w:tc>
          <w:tcPr>
            <w:tcW w:w="4590" w:type="dxa"/>
            <w:noWrap/>
          </w:tcPr>
          <w:p w14:paraId="098328F7" w14:textId="0F8D89B0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</w:p>
        </w:tc>
        <w:tc>
          <w:tcPr>
            <w:tcW w:w="1170" w:type="dxa"/>
            <w:noWrap/>
          </w:tcPr>
          <w:p w14:paraId="07C74248" w14:textId="6D84308C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otIs661</w:t>
            </w:r>
            <w:proofErr w:type="gramEnd"/>
          </w:p>
        </w:tc>
        <w:tc>
          <w:tcPr>
            <w:tcW w:w="4140" w:type="dxa"/>
            <w:noWrap/>
          </w:tcPr>
          <w:p w14:paraId="024680A1" w14:textId="44707E0E" w:rsidR="009E377D" w:rsidRPr="00406B9E" w:rsidRDefault="009E377D" w:rsidP="009E377D">
            <w:pPr>
              <w:rPr>
                <w:rFonts w:ascii="Arial" w:hAnsi="Arial" w:cs="Arial"/>
                <w:i/>
                <w:iCs/>
              </w:rPr>
            </w:pPr>
            <w:proofErr w:type="gramStart"/>
            <w:r w:rsidRPr="00406B9E">
              <w:rPr>
                <w:rFonts w:ascii="Arial" w:hAnsi="Arial" w:cs="Arial"/>
                <w:i/>
                <w:iCs/>
              </w:rPr>
              <w:t>unc</w:t>
            </w:r>
            <w:proofErr w:type="gramEnd"/>
            <w:r w:rsidRPr="00406B9E">
              <w:rPr>
                <w:rFonts w:ascii="Arial" w:hAnsi="Arial" w:cs="Arial"/>
                <w:i/>
                <w:iCs/>
              </w:rPr>
              <w:t>-17prom::GFP, unc-122prom::GFP</w:t>
            </w:r>
          </w:p>
        </w:tc>
        <w:tc>
          <w:tcPr>
            <w:tcW w:w="3330" w:type="dxa"/>
            <w:noWrap/>
          </w:tcPr>
          <w:p w14:paraId="65C14401" w14:textId="2A14AD58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ZXJyYW5vLVNhaXo8L0F1dGhvcj48WWVhcj4yMDIwPC9Z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TZXJyYW5vLVNhaXo8L0F1dGhvcj48WWVhcj4yMDIwPC9Z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</w:fldData>
              </w:fldChar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  <w:r w:rsidRPr="00406B9E">
              <w:rPr>
                <w:rFonts w:ascii="Arial" w:hAnsi="Arial" w:cs="Arial"/>
                <w:color w:val="000000" w:themeColor="text1"/>
              </w:rPr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Serrano-Saiz et al., 2020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61D308D5" w14:textId="3124706C" w:rsidTr="00267537">
        <w:trPr>
          <w:trHeight w:val="340"/>
        </w:trPr>
        <w:tc>
          <w:tcPr>
            <w:tcW w:w="1098" w:type="dxa"/>
            <w:noWrap/>
          </w:tcPr>
          <w:p w14:paraId="79EF373E" w14:textId="68060A91" w:rsidR="009E377D" w:rsidRPr="00406B9E" w:rsidRDefault="009E377D" w:rsidP="009E377D">
            <w:pPr>
              <w:rPr>
                <w:rFonts w:ascii="Arial" w:hAnsi="Arial" w:cs="Arial"/>
                <w:color w:val="000000"/>
              </w:rPr>
            </w:pPr>
            <w:r w:rsidRPr="00406B9E">
              <w:rPr>
                <w:rFonts w:ascii="Arial" w:hAnsi="Arial" w:cs="Arial"/>
                <w:color w:val="000000"/>
              </w:rPr>
              <w:t>OH16393</w:t>
            </w:r>
          </w:p>
        </w:tc>
        <w:tc>
          <w:tcPr>
            <w:tcW w:w="4590" w:type="dxa"/>
            <w:noWrap/>
          </w:tcPr>
          <w:p w14:paraId="69273A69" w14:textId="77777777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</w:p>
        </w:tc>
        <w:tc>
          <w:tcPr>
            <w:tcW w:w="1170" w:type="dxa"/>
            <w:noWrap/>
          </w:tcPr>
          <w:p w14:paraId="20F8B5C6" w14:textId="1C4BA1F7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Ex7503</w:t>
            </w:r>
            <w:proofErr w:type="gramEnd"/>
          </w:p>
        </w:tc>
        <w:tc>
          <w:tcPr>
            <w:tcW w:w="4140" w:type="dxa"/>
            <w:noWrap/>
          </w:tcPr>
          <w:p w14:paraId="0062286D" w14:textId="2450555F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unc</w:t>
            </w:r>
            <w:proofErr w:type="gramEnd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-4prom::GFP::CLA-1, unc-4prom::</w:t>
            </w:r>
            <w:proofErr w:type="spellStart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tagRFP</w:t>
            </w:r>
            <w:proofErr w:type="spellEnd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, rol-6(su1006)</w:t>
            </w:r>
          </w:p>
        </w:tc>
        <w:tc>
          <w:tcPr>
            <w:tcW w:w="3330" w:type="dxa"/>
            <w:noWrap/>
          </w:tcPr>
          <w:p w14:paraId="50B5999D" w14:textId="5E355BF5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06B9E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Cook&lt;/Author&gt;&lt;Year&gt;2020&lt;/Year&gt;&lt;RecNum&gt;10223&lt;/RecNum&gt;&lt;DisplayText&gt;(Cook et al., 2020)&lt;/DisplayText&gt;&lt;record&gt;&lt;rec-number&gt;10223&lt;/rec-number&gt;&lt;foreign-keys&gt;&lt;key app="EN" db-id="x5pp9r9rovtx2vepd9dppaf0t5zx2zst9ewr" timestamp="1592499905"&gt;10223&lt;/key&gt;&lt;/foreign-keys&gt;&lt;ref-type name="Journal Article"&gt;17&lt;/ref-type&gt;&lt;contributors&gt;&lt;authors&gt;&lt;author&gt;Cook, S. J.&lt;/author&gt;&lt;author&gt;Crouse, C. M.&lt;/author&gt;&lt;author&gt;Yemini, E.&lt;/author&gt;&lt;author&gt;Hall, D. H.&lt;/author&gt;&lt;author&gt;Emmons, S. W.&lt;/author&gt;&lt;author&gt;Hobert, O.&lt;/author&gt;&lt;/authors&gt;&lt;/contributors&gt;&lt;auth-address&gt;Department of Biological Sciences, Howard Hughes Medical Institute, Columbia University, New York, New York, USA.&amp;#xD;Dominick P. Purpura Department of Neuroscience, Albert Einstein College of Medicine, Bronx, New York, USA.&amp;#xD;Department of Genetics, Albert Einstein College of Medicine, Bronx, New York, USA.&lt;/auth-address&gt;&lt;titles&gt;&lt;title&gt;The connectome of the Caenorhabditis elegans pharynx&lt;/title&gt;&lt;secondary-title&gt;J Comp Neurol&lt;/secondary-title&gt;&lt;/titles&gt;&lt;periodical&gt;&lt;full-title&gt;J Comp Neurol&lt;/full-title&gt;&lt;abbr-1&gt;The Journal of comparative neurology&lt;/abbr-1&gt;&lt;/periodical&gt;&lt;keywords&gt;&lt;keyword&gt;Caenorhabditis elegans&lt;/keyword&gt;&lt;keyword&gt;connectome&lt;/keyword&gt;&lt;/keywords&gt;&lt;dates&gt;&lt;year&gt;2020&lt;/year&gt;&lt;pub-dates&gt;&lt;date&gt;Apr 30&lt;/date&gt;&lt;/pub-dates&gt;&lt;/dates&gt;&lt;isbn&gt;1096-9861 (Electronic)&amp;#xD;0021-9967 (Linking)&lt;/isbn&gt;&lt;accession-num&gt;32352566&lt;/accession-num&gt;&lt;urls&gt;&lt;related-urls&gt;&lt;url&gt;http://www.ncbi.nlm.nih.gov/pubmed/32352566&lt;/url&gt;&lt;/related-urls&gt;&lt;/urls&gt;&lt;electronic-resource-num&gt;10.1002/cne.24932&lt;/electronic-resource-num&gt;&lt;/record&gt;&lt;/Cite&gt;&lt;/EndNote&gt;</w:instrTex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06B9E">
              <w:rPr>
                <w:rFonts w:ascii="Arial" w:hAnsi="Arial" w:cs="Arial"/>
                <w:noProof/>
                <w:color w:val="000000" w:themeColor="text1"/>
              </w:rPr>
              <w:t>(Cook et al., 2020)</w:t>
            </w:r>
            <w:r w:rsidRPr="00406B9E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267537" w:rsidRPr="00406B9E" w14:paraId="555FC0A4" w14:textId="50719D3F" w:rsidTr="00267537">
        <w:trPr>
          <w:trHeight w:val="320"/>
        </w:trPr>
        <w:tc>
          <w:tcPr>
            <w:tcW w:w="1098" w:type="dxa"/>
            <w:noWrap/>
          </w:tcPr>
          <w:p w14:paraId="7806B1B6" w14:textId="3235A4C3" w:rsidR="009E377D" w:rsidRPr="00406B9E" w:rsidRDefault="009E377D" w:rsidP="009E377D">
            <w:pPr>
              <w:rPr>
                <w:rFonts w:ascii="Arial" w:hAnsi="Arial" w:cs="Arial"/>
                <w:color w:val="000000"/>
              </w:rPr>
            </w:pPr>
            <w:r w:rsidRPr="00406B9E">
              <w:rPr>
                <w:rFonts w:ascii="Arial" w:hAnsi="Arial" w:cs="Arial"/>
                <w:color w:val="000000"/>
              </w:rPr>
              <w:t>OH16337</w:t>
            </w:r>
          </w:p>
        </w:tc>
        <w:tc>
          <w:tcPr>
            <w:tcW w:w="4590" w:type="dxa"/>
            <w:noWrap/>
          </w:tcPr>
          <w:p w14:paraId="33DC8742" w14:textId="77777777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</w:p>
        </w:tc>
        <w:tc>
          <w:tcPr>
            <w:tcW w:w="1170" w:type="dxa"/>
            <w:noWrap/>
          </w:tcPr>
          <w:p w14:paraId="2E3DB76F" w14:textId="1C249675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Is762</w:t>
            </w:r>
            <w:proofErr w:type="gramEnd"/>
          </w:p>
        </w:tc>
        <w:tc>
          <w:tcPr>
            <w:tcW w:w="4140" w:type="dxa"/>
            <w:noWrap/>
          </w:tcPr>
          <w:p w14:paraId="10B2E99B" w14:textId="3373E71D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</w:rPr>
              <w:t>-34prom::</w:t>
            </w:r>
            <w:proofErr w:type="spellStart"/>
            <w:r w:rsidRPr="00406B9E">
              <w:rPr>
                <w:rFonts w:ascii="Arial" w:hAnsi="Arial" w:cs="Arial"/>
                <w:i/>
              </w:rPr>
              <w:t>TagRFP</w:t>
            </w:r>
            <w:proofErr w:type="spellEnd"/>
            <w:r w:rsidRPr="00406B9E">
              <w:rPr>
                <w:rFonts w:ascii="Arial" w:hAnsi="Arial" w:cs="Arial"/>
                <w:i/>
              </w:rPr>
              <w:t>, pha-1(+)</w:t>
            </w:r>
          </w:p>
        </w:tc>
        <w:tc>
          <w:tcPr>
            <w:tcW w:w="3330" w:type="dxa"/>
            <w:noWrap/>
          </w:tcPr>
          <w:p w14:paraId="3AB88F57" w14:textId="097C344A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267537" w:rsidRPr="00406B9E" w14:paraId="27559653" w14:textId="6EAB549E" w:rsidTr="00267537">
        <w:trPr>
          <w:trHeight w:val="360"/>
        </w:trPr>
        <w:tc>
          <w:tcPr>
            <w:tcW w:w="1098" w:type="dxa"/>
            <w:noWrap/>
          </w:tcPr>
          <w:p w14:paraId="556E2AB8" w14:textId="4FBC3B61" w:rsidR="009E377D" w:rsidRPr="00406B9E" w:rsidRDefault="009E377D" w:rsidP="009E377D">
            <w:pPr>
              <w:rPr>
                <w:rFonts w:ascii="Arial" w:hAnsi="Arial" w:cs="Arial"/>
              </w:rPr>
            </w:pPr>
            <w:r w:rsidRPr="00406B9E">
              <w:rPr>
                <w:rFonts w:ascii="Arial" w:hAnsi="Arial" w:cs="Arial"/>
              </w:rPr>
              <w:t>OH16700</w:t>
            </w:r>
          </w:p>
        </w:tc>
        <w:tc>
          <w:tcPr>
            <w:tcW w:w="4590" w:type="dxa"/>
            <w:noWrap/>
          </w:tcPr>
          <w:p w14:paraId="7E69B832" w14:textId="77777777" w:rsidR="009E377D" w:rsidRPr="00406B9E" w:rsidRDefault="009E377D" w:rsidP="009E377D">
            <w:pPr>
              <w:rPr>
                <w:rFonts w:ascii="Arial" w:hAnsi="Arial" w:cs="Arial"/>
              </w:rPr>
            </w:pPr>
          </w:p>
        </w:tc>
        <w:tc>
          <w:tcPr>
            <w:tcW w:w="1170" w:type="dxa"/>
            <w:noWrap/>
          </w:tcPr>
          <w:p w14:paraId="38CC50D3" w14:textId="2CB72752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</w:rPr>
              <w:t>otIs785</w:t>
            </w:r>
            <w:proofErr w:type="gramEnd"/>
          </w:p>
        </w:tc>
        <w:tc>
          <w:tcPr>
            <w:tcW w:w="4140" w:type="dxa"/>
            <w:noWrap/>
          </w:tcPr>
          <w:p w14:paraId="11456F78" w14:textId="7DF8F64E" w:rsidR="009E377D" w:rsidRPr="00406B9E" w:rsidRDefault="009E377D" w:rsidP="009E377D">
            <w:pPr>
              <w:rPr>
                <w:rFonts w:ascii="Arial" w:hAnsi="Arial" w:cs="Arial"/>
                <w:i/>
              </w:rPr>
            </w:pPr>
            <w:proofErr w:type="gramStart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ceh</w:t>
            </w:r>
            <w:proofErr w:type="gramEnd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-34prom::GFP::CLA-1, ceh-34prom::</w:t>
            </w:r>
            <w:proofErr w:type="spellStart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TagRFP</w:t>
            </w:r>
            <w:proofErr w:type="spellEnd"/>
            <w:r w:rsidRPr="00406B9E">
              <w:rPr>
                <w:rFonts w:ascii="Arial" w:hAnsi="Arial" w:cs="Arial"/>
                <w:i/>
                <w:color w:val="000000"/>
                <w:shd w:val="clear" w:color="auto" w:fill="FFFFFF"/>
              </w:rPr>
              <w:t>, rol-6(su1006)</w:t>
            </w:r>
          </w:p>
        </w:tc>
        <w:tc>
          <w:tcPr>
            <w:tcW w:w="3330" w:type="dxa"/>
            <w:noWrap/>
          </w:tcPr>
          <w:p w14:paraId="2FD206A4" w14:textId="7CEEA5E3" w:rsidR="009E377D" w:rsidRPr="00406B9E" w:rsidRDefault="009E377D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DF23F6" w:rsidRPr="00406B9E" w14:paraId="7F4E7403" w14:textId="77777777" w:rsidTr="00267537">
        <w:trPr>
          <w:trHeight w:val="360"/>
        </w:trPr>
        <w:tc>
          <w:tcPr>
            <w:tcW w:w="1098" w:type="dxa"/>
            <w:noWrap/>
          </w:tcPr>
          <w:p w14:paraId="6397E8D6" w14:textId="7AE50949" w:rsidR="00DF23F6" w:rsidRPr="00406B9E" w:rsidRDefault="00DF23F6" w:rsidP="009E377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H17856</w:t>
            </w:r>
          </w:p>
        </w:tc>
        <w:tc>
          <w:tcPr>
            <w:tcW w:w="4590" w:type="dxa"/>
            <w:noWrap/>
          </w:tcPr>
          <w:p w14:paraId="55CC4D81" w14:textId="77777777" w:rsidR="00DF23F6" w:rsidRPr="00406B9E" w:rsidRDefault="00DF23F6" w:rsidP="009E377D">
            <w:pPr>
              <w:rPr>
                <w:rFonts w:ascii="Arial" w:hAnsi="Arial" w:cs="Arial"/>
              </w:rPr>
            </w:pPr>
          </w:p>
        </w:tc>
        <w:tc>
          <w:tcPr>
            <w:tcW w:w="1170" w:type="dxa"/>
            <w:noWrap/>
          </w:tcPr>
          <w:p w14:paraId="19C6400F" w14:textId="4ADDCB5A" w:rsidR="00DF23F6" w:rsidRPr="00406B9E" w:rsidRDefault="00DF23F6" w:rsidP="009E377D">
            <w:pPr>
              <w:rPr>
                <w:rFonts w:ascii="Arial" w:hAnsi="Arial" w:cs="Arial"/>
                <w:i/>
              </w:rPr>
            </w:pPr>
            <w:proofErr w:type="gramStart"/>
            <w:r>
              <w:rPr>
                <w:rFonts w:ascii="Arial" w:hAnsi="Arial" w:cs="Arial"/>
                <w:i/>
              </w:rPr>
              <w:t>otEx7922</w:t>
            </w:r>
            <w:proofErr w:type="gramEnd"/>
          </w:p>
        </w:tc>
        <w:tc>
          <w:tcPr>
            <w:tcW w:w="4140" w:type="dxa"/>
            <w:noWrap/>
          </w:tcPr>
          <w:p w14:paraId="65942C08" w14:textId="0FA316EF" w:rsidR="00DF23F6" w:rsidRPr="00406B9E" w:rsidRDefault="00DF23F6" w:rsidP="009E377D">
            <w:pPr>
              <w:rPr>
                <w:rFonts w:ascii="Arial" w:hAnsi="Arial" w:cs="Arial"/>
                <w:i/>
                <w:color w:val="000000"/>
                <w:shd w:val="clear" w:color="auto" w:fill="FFFFFF"/>
              </w:rPr>
            </w:pPr>
            <w:proofErr w:type="gramStart"/>
            <w:r>
              <w:rPr>
                <w:rFonts w:ascii="Arial" w:hAnsi="Arial" w:cs="Arial"/>
                <w:i/>
                <w:color w:val="000000"/>
                <w:shd w:val="clear" w:color="auto" w:fill="FFFFFF"/>
              </w:rPr>
              <w:t>ehs</w:t>
            </w:r>
            <w:proofErr w:type="gramEnd"/>
            <w:r>
              <w:rPr>
                <w:rFonts w:ascii="Arial" w:hAnsi="Arial" w:cs="Arial"/>
                <w:i/>
                <w:color w:val="000000"/>
                <w:shd w:val="clear" w:color="auto" w:fill="FFFFFF"/>
              </w:rPr>
              <w:t>-1p::ttx-3, ehs-1p::unc-86, rol-6(su1006) – Line 1</w:t>
            </w:r>
          </w:p>
        </w:tc>
        <w:tc>
          <w:tcPr>
            <w:tcW w:w="3330" w:type="dxa"/>
            <w:noWrap/>
          </w:tcPr>
          <w:p w14:paraId="006A0BAC" w14:textId="0941ABE7" w:rsidR="00DF23F6" w:rsidRPr="00406B9E" w:rsidRDefault="00DF23F6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DF23F6" w:rsidRPr="00406B9E" w14:paraId="7FAC4B3E" w14:textId="77777777" w:rsidTr="00267537">
        <w:trPr>
          <w:trHeight w:val="360"/>
        </w:trPr>
        <w:tc>
          <w:tcPr>
            <w:tcW w:w="1098" w:type="dxa"/>
            <w:noWrap/>
          </w:tcPr>
          <w:p w14:paraId="7D27051F" w14:textId="57D13533" w:rsidR="00DF23F6" w:rsidRPr="00406B9E" w:rsidRDefault="00DF23F6" w:rsidP="009E377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H17857</w:t>
            </w:r>
          </w:p>
        </w:tc>
        <w:tc>
          <w:tcPr>
            <w:tcW w:w="4590" w:type="dxa"/>
            <w:noWrap/>
          </w:tcPr>
          <w:p w14:paraId="5CFC7411" w14:textId="77777777" w:rsidR="00DF23F6" w:rsidRPr="00406B9E" w:rsidRDefault="00DF23F6" w:rsidP="009E377D">
            <w:pPr>
              <w:rPr>
                <w:rFonts w:ascii="Arial" w:hAnsi="Arial" w:cs="Arial"/>
              </w:rPr>
            </w:pPr>
          </w:p>
        </w:tc>
        <w:tc>
          <w:tcPr>
            <w:tcW w:w="1170" w:type="dxa"/>
            <w:noWrap/>
          </w:tcPr>
          <w:p w14:paraId="5BFD891D" w14:textId="0D913E7E" w:rsidR="00DF23F6" w:rsidRPr="00406B9E" w:rsidRDefault="00DF23F6" w:rsidP="009E377D">
            <w:pPr>
              <w:rPr>
                <w:rFonts w:ascii="Arial" w:hAnsi="Arial" w:cs="Arial"/>
                <w:i/>
              </w:rPr>
            </w:pPr>
            <w:proofErr w:type="gramStart"/>
            <w:r>
              <w:rPr>
                <w:rFonts w:ascii="Arial" w:hAnsi="Arial" w:cs="Arial"/>
                <w:i/>
              </w:rPr>
              <w:t>otEx7923</w:t>
            </w:r>
            <w:proofErr w:type="gramEnd"/>
          </w:p>
        </w:tc>
        <w:tc>
          <w:tcPr>
            <w:tcW w:w="4140" w:type="dxa"/>
            <w:noWrap/>
          </w:tcPr>
          <w:p w14:paraId="28820EAE" w14:textId="58FEBBE8" w:rsidR="00DF23F6" w:rsidRPr="00406B9E" w:rsidRDefault="00DF23F6" w:rsidP="009E377D">
            <w:pPr>
              <w:rPr>
                <w:rFonts w:ascii="Arial" w:hAnsi="Arial" w:cs="Arial"/>
                <w:i/>
                <w:color w:val="000000"/>
                <w:shd w:val="clear" w:color="auto" w:fill="FFFFFF"/>
              </w:rPr>
            </w:pPr>
            <w:proofErr w:type="gramStart"/>
            <w:r>
              <w:rPr>
                <w:rFonts w:ascii="Arial" w:hAnsi="Arial" w:cs="Arial"/>
                <w:i/>
                <w:color w:val="000000"/>
                <w:shd w:val="clear" w:color="auto" w:fill="FFFFFF"/>
              </w:rPr>
              <w:t>ehs</w:t>
            </w:r>
            <w:proofErr w:type="gramEnd"/>
            <w:r>
              <w:rPr>
                <w:rFonts w:ascii="Arial" w:hAnsi="Arial" w:cs="Arial"/>
                <w:i/>
                <w:color w:val="000000"/>
                <w:shd w:val="clear" w:color="auto" w:fill="FFFFFF"/>
              </w:rPr>
              <w:t xml:space="preserve">-1p::ttx-3, ehs-1p::unc-86, rol-6(su1006) – Line </w:t>
            </w:r>
            <w:r>
              <w:rPr>
                <w:rFonts w:ascii="Arial" w:hAnsi="Arial" w:cs="Arial"/>
                <w:i/>
                <w:color w:val="000000"/>
                <w:shd w:val="clear" w:color="auto" w:fill="FFFFFF"/>
              </w:rPr>
              <w:t>2</w:t>
            </w:r>
          </w:p>
        </w:tc>
        <w:tc>
          <w:tcPr>
            <w:tcW w:w="3330" w:type="dxa"/>
            <w:noWrap/>
          </w:tcPr>
          <w:p w14:paraId="2079E754" w14:textId="376C67EE" w:rsidR="00DF23F6" w:rsidRPr="00406B9E" w:rsidRDefault="00DF23F6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DF23F6" w:rsidRPr="00406B9E" w14:paraId="68F831EE" w14:textId="77777777" w:rsidTr="00267537">
        <w:trPr>
          <w:trHeight w:val="360"/>
        </w:trPr>
        <w:tc>
          <w:tcPr>
            <w:tcW w:w="1098" w:type="dxa"/>
            <w:noWrap/>
          </w:tcPr>
          <w:p w14:paraId="505C5A4B" w14:textId="3C427CBB" w:rsidR="00DF23F6" w:rsidRPr="00406B9E" w:rsidRDefault="00DF23F6" w:rsidP="009E377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H17858</w:t>
            </w:r>
          </w:p>
        </w:tc>
        <w:tc>
          <w:tcPr>
            <w:tcW w:w="4590" w:type="dxa"/>
            <w:noWrap/>
          </w:tcPr>
          <w:p w14:paraId="0200C950" w14:textId="77777777" w:rsidR="00DF23F6" w:rsidRPr="00406B9E" w:rsidRDefault="00DF23F6" w:rsidP="009E377D">
            <w:pPr>
              <w:rPr>
                <w:rFonts w:ascii="Arial" w:hAnsi="Arial" w:cs="Arial"/>
              </w:rPr>
            </w:pPr>
          </w:p>
        </w:tc>
        <w:tc>
          <w:tcPr>
            <w:tcW w:w="1170" w:type="dxa"/>
            <w:noWrap/>
          </w:tcPr>
          <w:p w14:paraId="7337C246" w14:textId="2F18C0AE" w:rsidR="00DF23F6" w:rsidRPr="00406B9E" w:rsidRDefault="00DF23F6" w:rsidP="009E377D">
            <w:pPr>
              <w:rPr>
                <w:rFonts w:ascii="Arial" w:hAnsi="Arial" w:cs="Arial"/>
                <w:i/>
              </w:rPr>
            </w:pPr>
            <w:proofErr w:type="gramStart"/>
            <w:r>
              <w:rPr>
                <w:rFonts w:ascii="Arial" w:hAnsi="Arial" w:cs="Arial"/>
                <w:i/>
              </w:rPr>
              <w:t>otEx7924</w:t>
            </w:r>
            <w:proofErr w:type="gramEnd"/>
          </w:p>
        </w:tc>
        <w:tc>
          <w:tcPr>
            <w:tcW w:w="4140" w:type="dxa"/>
            <w:noWrap/>
          </w:tcPr>
          <w:p w14:paraId="3D24EAD2" w14:textId="0121189A" w:rsidR="00DF23F6" w:rsidRPr="00406B9E" w:rsidRDefault="00DF23F6" w:rsidP="009E377D">
            <w:pPr>
              <w:rPr>
                <w:rFonts w:ascii="Arial" w:hAnsi="Arial" w:cs="Arial"/>
                <w:i/>
                <w:color w:val="000000"/>
                <w:shd w:val="clear" w:color="auto" w:fill="FFFFFF"/>
              </w:rPr>
            </w:pPr>
            <w:proofErr w:type="gramStart"/>
            <w:r>
              <w:rPr>
                <w:rFonts w:ascii="Arial" w:hAnsi="Arial" w:cs="Arial"/>
                <w:i/>
                <w:color w:val="000000"/>
                <w:shd w:val="clear" w:color="auto" w:fill="FFFFFF"/>
              </w:rPr>
              <w:t>ehs</w:t>
            </w:r>
            <w:proofErr w:type="gramEnd"/>
            <w:r>
              <w:rPr>
                <w:rFonts w:ascii="Arial" w:hAnsi="Arial" w:cs="Arial"/>
                <w:i/>
                <w:color w:val="000000"/>
                <w:shd w:val="clear" w:color="auto" w:fill="FFFFFF"/>
              </w:rPr>
              <w:t xml:space="preserve">-1p::ttx-3, ehs-1p::unc-86, rol-6(su1006) – Line </w:t>
            </w:r>
            <w:r>
              <w:rPr>
                <w:rFonts w:ascii="Arial" w:hAnsi="Arial" w:cs="Arial"/>
                <w:i/>
                <w:color w:val="000000"/>
                <w:shd w:val="clear" w:color="auto" w:fill="FFFFFF"/>
              </w:rPr>
              <w:t>3</w:t>
            </w:r>
          </w:p>
        </w:tc>
        <w:tc>
          <w:tcPr>
            <w:tcW w:w="3330" w:type="dxa"/>
            <w:noWrap/>
          </w:tcPr>
          <w:p w14:paraId="4C5160B7" w14:textId="54DBDE7A" w:rsidR="00DF23F6" w:rsidRPr="00406B9E" w:rsidRDefault="00DF23F6" w:rsidP="009E377D">
            <w:pPr>
              <w:rPr>
                <w:rFonts w:ascii="Arial" w:hAnsi="Arial" w:cs="Arial"/>
                <w:color w:val="000000" w:themeColor="text1"/>
              </w:rPr>
            </w:pPr>
            <w:r w:rsidRPr="00406B9E">
              <w:rPr>
                <w:rFonts w:ascii="Arial" w:hAnsi="Arial" w:cs="Arial"/>
                <w:color w:val="000000" w:themeColor="text1"/>
              </w:rPr>
              <w:t>This study</w:t>
            </w:r>
            <w:bookmarkStart w:id="0" w:name="_GoBack"/>
            <w:bookmarkEnd w:id="0"/>
          </w:p>
        </w:tc>
      </w:tr>
    </w:tbl>
    <w:p w14:paraId="451D2CCD" w14:textId="77777777" w:rsidR="009D7676" w:rsidRPr="00406B9E" w:rsidRDefault="009D7676" w:rsidP="002177D2">
      <w:pPr>
        <w:rPr>
          <w:rFonts w:ascii="Arial" w:hAnsi="Arial" w:cs="Arial"/>
          <w:sz w:val="20"/>
          <w:szCs w:val="20"/>
        </w:rPr>
      </w:pPr>
    </w:p>
    <w:p w14:paraId="3CDE9024" w14:textId="77777777" w:rsidR="009D7676" w:rsidRPr="00406B9E" w:rsidRDefault="009D7676" w:rsidP="002177D2">
      <w:pPr>
        <w:rPr>
          <w:rFonts w:ascii="Arial" w:hAnsi="Arial" w:cs="Arial"/>
          <w:i/>
          <w:sz w:val="20"/>
          <w:szCs w:val="20"/>
        </w:rPr>
      </w:pPr>
    </w:p>
    <w:p w14:paraId="4BB604EA" w14:textId="3C55478A" w:rsidR="009E377D" w:rsidRPr="00406B9E" w:rsidRDefault="00F609DC" w:rsidP="009E377D">
      <w:pPr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b/>
          <w:bCs/>
          <w:color w:val="000000" w:themeColor="text1"/>
          <w:sz w:val="20"/>
          <w:szCs w:val="20"/>
        </w:rPr>
        <w:t>References for strain list</w:t>
      </w:r>
      <w:r w:rsidRPr="00406B9E">
        <w:rPr>
          <w:rFonts w:ascii="Arial" w:hAnsi="Arial" w:cs="Arial"/>
          <w:sz w:val="20"/>
          <w:szCs w:val="20"/>
        </w:rPr>
        <w:fldChar w:fldCharType="begin"/>
      </w:r>
      <w:r w:rsidRPr="00406B9E">
        <w:rPr>
          <w:rFonts w:ascii="Arial" w:hAnsi="Arial" w:cs="Arial"/>
          <w:sz w:val="20"/>
          <w:szCs w:val="20"/>
        </w:rPr>
        <w:instrText xml:space="preserve"> ADDIN EN.REFLIST </w:instrText>
      </w:r>
      <w:r w:rsidRPr="00406B9E">
        <w:rPr>
          <w:rFonts w:ascii="Arial" w:hAnsi="Arial" w:cs="Arial"/>
          <w:sz w:val="20"/>
          <w:szCs w:val="20"/>
        </w:rPr>
        <w:fldChar w:fldCharType="separate"/>
      </w:r>
    </w:p>
    <w:p w14:paraId="6F24C46C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Amin, N.M., Lim, S.E., Shi, H., Chan, T.L., and Liu, J. (2009). A conserved Six-Eya cassette acts downstream of Wnt signaling to direct non-myogenic versus myogenic fates in the C. elegans postembryonic mesoderm. Dev Biol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331</w:t>
      </w:r>
      <w:r w:rsidRPr="00406B9E">
        <w:rPr>
          <w:rFonts w:ascii="Arial" w:hAnsi="Arial" w:cs="Arial"/>
          <w:noProof/>
          <w:sz w:val="20"/>
          <w:szCs w:val="20"/>
        </w:rPr>
        <w:t>, 350-360.</w:t>
      </w:r>
    </w:p>
    <w:p w14:paraId="479059BE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Aspock, G., Ruvkun, G., and Burglin, T.R. (2003). The Caenorhabditis elegans ems class homeobox gene ceh-2 is required for M3 pharynx motoneuron function. Development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130</w:t>
      </w:r>
      <w:r w:rsidRPr="00406B9E">
        <w:rPr>
          <w:rFonts w:ascii="Arial" w:hAnsi="Arial" w:cs="Arial"/>
          <w:noProof/>
          <w:sz w:val="20"/>
          <w:szCs w:val="20"/>
        </w:rPr>
        <w:t>, 3369-3378.</w:t>
      </w:r>
    </w:p>
    <w:p w14:paraId="12B70F32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Baumeister, R., Liu, Y., and Ruvkun, G. (1996). Lineage-specific regulators couple cell lineage asymmetry to the transcription of the Caenorhabditis elegans POU gene unc-86 during neurogenesis. Genes Dev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10</w:t>
      </w:r>
      <w:r w:rsidRPr="00406B9E">
        <w:rPr>
          <w:rFonts w:ascii="Arial" w:hAnsi="Arial" w:cs="Arial"/>
          <w:noProof/>
          <w:sz w:val="20"/>
          <w:szCs w:val="20"/>
        </w:rPr>
        <w:t>, 1395-1410.</w:t>
      </w:r>
    </w:p>
    <w:p w14:paraId="786F862E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Bayer, E., and Hobert, O. (2018). A novel null allele of C. elegans gene ceh-14. MicroPubl Biol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2018</w:t>
      </w:r>
      <w:r w:rsidRPr="00406B9E">
        <w:rPr>
          <w:rFonts w:ascii="Arial" w:hAnsi="Arial" w:cs="Arial"/>
          <w:noProof/>
          <w:sz w:val="20"/>
          <w:szCs w:val="20"/>
        </w:rPr>
        <w:t>.</w:t>
      </w:r>
    </w:p>
    <w:p w14:paraId="1FF57390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lastRenderedPageBreak/>
        <w:t>Brockie, P.J., Madsen, D.M., Zheng, Y., Mellem, J., and Maricq, A.V. (2001). Differential expression of glutamate receptor subunits in the nervous system of Caenorhabditis elegans and their regulation by the homeodomain protein UNC-42. J Neurosci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21</w:t>
      </w:r>
      <w:r w:rsidRPr="00406B9E">
        <w:rPr>
          <w:rFonts w:ascii="Arial" w:hAnsi="Arial" w:cs="Arial"/>
          <w:noProof/>
          <w:sz w:val="20"/>
          <w:szCs w:val="20"/>
        </w:rPr>
        <w:t>, 1510-1522.</w:t>
      </w:r>
    </w:p>
    <w:p w14:paraId="093395EC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Clark, S.G., and Chiu, C. (2003). C. elegans ZAG-1, a Zn-finger-homeodomain protein, regulates axonal development and neuronal differentiation. Development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130</w:t>
      </w:r>
      <w:r w:rsidRPr="00406B9E">
        <w:rPr>
          <w:rFonts w:ascii="Arial" w:hAnsi="Arial" w:cs="Arial"/>
          <w:noProof/>
          <w:sz w:val="20"/>
          <w:szCs w:val="20"/>
        </w:rPr>
        <w:t>, 3781-3794.</w:t>
      </w:r>
    </w:p>
    <w:p w14:paraId="1B0D666A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Cook, S.J., Crouse, C.M., Yemini, E., Hall, D.H., Emmons, S.W., and Hobert, O. (2020). The connectome of the Caenorhabditis elegans pharynx. The Journal of comparative neurology.</w:t>
      </w:r>
    </w:p>
    <w:p w14:paraId="6FE47C70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Flames, N., and Hobert, O. (2009). Gene regulatory logic of dopamine neuron differentiation. Nature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458</w:t>
      </w:r>
      <w:r w:rsidRPr="00406B9E">
        <w:rPr>
          <w:rFonts w:ascii="Arial" w:hAnsi="Arial" w:cs="Arial"/>
          <w:noProof/>
          <w:sz w:val="20"/>
          <w:szCs w:val="20"/>
        </w:rPr>
        <w:t>, 885-889.</w:t>
      </w:r>
    </w:p>
    <w:p w14:paraId="7F7C1651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Furuya, M., Qadota, H., Chisholm, A.D., and Sugimoto, A. (2005). The C. elegans eyes absent ortholog EYA-1 is required for tissue differentiation and plays partially redundant roles with PAX-6. Dev Biol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286</w:t>
      </w:r>
      <w:r w:rsidRPr="00406B9E">
        <w:rPr>
          <w:rFonts w:ascii="Arial" w:hAnsi="Arial" w:cs="Arial"/>
          <w:noProof/>
          <w:sz w:val="20"/>
          <w:szCs w:val="20"/>
        </w:rPr>
        <w:t>, 452-463.</w:t>
      </w:r>
    </w:p>
    <w:p w14:paraId="2FB758B8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Hao, J.C., Yu, T.W., Fujisawa, K., Culotti, J.G., Gengyo-Ando, K., Mitani, S., Moulder, G., Barstead, R., Tessier-Lavigne, M., and Bargmann, C.I. (2001). C. elegans Slit Acts in Midline, Dorsal-Ventral, and Anterior-Posterior Guidance via the SAX-3/Robo Receptor. Neuron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32</w:t>
      </w:r>
      <w:r w:rsidRPr="00406B9E">
        <w:rPr>
          <w:rFonts w:ascii="Arial" w:hAnsi="Arial" w:cs="Arial"/>
          <w:noProof/>
          <w:sz w:val="20"/>
          <w:szCs w:val="20"/>
        </w:rPr>
        <w:t>, 25-38.</w:t>
      </w:r>
    </w:p>
    <w:p w14:paraId="5D72360C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Hirose, T., Galvin, B.D., and Horvitz, H.R. (2010). Six and Eya promote apoptosis through direct transcriptional activation of the proapoptotic BH3-only gene egl-1 in Caenorhabditis elegans. Proc Natl Acad Sci U S A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107</w:t>
      </w:r>
      <w:r w:rsidRPr="00406B9E">
        <w:rPr>
          <w:rFonts w:ascii="Arial" w:hAnsi="Arial" w:cs="Arial"/>
          <w:noProof/>
          <w:sz w:val="20"/>
          <w:szCs w:val="20"/>
        </w:rPr>
        <w:t>, 15479-15484.</w:t>
      </w:r>
    </w:p>
    <w:p w14:paraId="0A5370B0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Kim, K., and Li, C. (2004). Expression and regulation of an FMRFamide-related neuropeptide gene family in Caenorhabditis elegans. The Journal of comparative neurology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475</w:t>
      </w:r>
      <w:r w:rsidRPr="00406B9E">
        <w:rPr>
          <w:rFonts w:ascii="Arial" w:hAnsi="Arial" w:cs="Arial"/>
          <w:noProof/>
          <w:sz w:val="20"/>
          <w:szCs w:val="20"/>
        </w:rPr>
        <w:t>, 540-550.</w:t>
      </w:r>
    </w:p>
    <w:p w14:paraId="5B73F20E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Leyva-Diaz, E., Stefanakis, N., Carrera, I., Glenwinkel, L., Wang, G., Driscoll, M., and Hobert, O. (2017). Silencing of Repetitive DNA Is Controlled by a Member of an Unusual Caenorhabditis elegans Gene Family. Genetics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207</w:t>
      </w:r>
      <w:r w:rsidRPr="00406B9E">
        <w:rPr>
          <w:rFonts w:ascii="Arial" w:hAnsi="Arial" w:cs="Arial"/>
          <w:noProof/>
          <w:sz w:val="20"/>
          <w:szCs w:val="20"/>
        </w:rPr>
        <w:t>, 529-545.</w:t>
      </w:r>
    </w:p>
    <w:p w14:paraId="4DC6BF66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Liu, X., Long, F., Peng, H., Aerni, S.J., Jiang, M., Sanchez-Blanco, A., Murray, J.I., Preston, E., Mericle, B., Batzoglou, S.</w:t>
      </w:r>
      <w:r w:rsidRPr="00406B9E">
        <w:rPr>
          <w:rFonts w:ascii="Arial" w:hAnsi="Arial" w:cs="Arial"/>
          <w:i/>
          <w:noProof/>
          <w:sz w:val="20"/>
          <w:szCs w:val="20"/>
        </w:rPr>
        <w:t>, et al.</w:t>
      </w:r>
      <w:r w:rsidRPr="00406B9E">
        <w:rPr>
          <w:rFonts w:ascii="Arial" w:hAnsi="Arial" w:cs="Arial"/>
          <w:noProof/>
          <w:sz w:val="20"/>
          <w:szCs w:val="20"/>
        </w:rPr>
        <w:t xml:space="preserve"> (2009). Analysis of cell fate from single-cell gene expression profiles in C. elegans. Cell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139</w:t>
      </w:r>
      <w:r w:rsidRPr="00406B9E">
        <w:rPr>
          <w:rFonts w:ascii="Arial" w:hAnsi="Arial" w:cs="Arial"/>
          <w:noProof/>
          <w:sz w:val="20"/>
          <w:szCs w:val="20"/>
        </w:rPr>
        <w:t>, 623-633.</w:t>
      </w:r>
    </w:p>
    <w:p w14:paraId="7193308E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Mango, S.E., Lambie, E.J., and Kimble, J. (1994). The pha-4 gene is required to generate the pharyngeal primordium of Caenorhabditis elegans. Development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120</w:t>
      </w:r>
      <w:r w:rsidRPr="00406B9E">
        <w:rPr>
          <w:rFonts w:ascii="Arial" w:hAnsi="Arial" w:cs="Arial"/>
          <w:noProof/>
          <w:sz w:val="20"/>
          <w:szCs w:val="20"/>
        </w:rPr>
        <w:t>, 3019-3031.</w:t>
      </w:r>
    </w:p>
    <w:p w14:paraId="34452D22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Nathoo, A.N., Moeller, R.A., Westlund, B.A., and Hart, A.C. (2001). Identification of neuropeptide-like protein gene families in Caenorhabditiselegans and other species. Proc Natl Acad Sci U S A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98</w:t>
      </w:r>
      <w:r w:rsidRPr="00406B9E">
        <w:rPr>
          <w:rFonts w:ascii="Arial" w:hAnsi="Arial" w:cs="Arial"/>
          <w:noProof/>
          <w:sz w:val="20"/>
          <w:szCs w:val="20"/>
        </w:rPr>
        <w:t>, 14000-14005.</w:t>
      </w:r>
    </w:p>
    <w:p w14:paraId="7CA2EAEF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Pereira, L., Aeschimann, F., Wang, C., Lawson, H., Serrano-Saiz, E., Portman, D.S., Grosshans, H., and Hobert, O. (2019). Timing mechanism of sexually dimorphic nervous system differentiation. eLife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8</w:t>
      </w:r>
      <w:r w:rsidRPr="00406B9E">
        <w:rPr>
          <w:rFonts w:ascii="Arial" w:hAnsi="Arial" w:cs="Arial"/>
          <w:noProof/>
          <w:sz w:val="20"/>
          <w:szCs w:val="20"/>
        </w:rPr>
        <w:t>.</w:t>
      </w:r>
    </w:p>
    <w:p w14:paraId="5F229906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Sando, S.R., Bhatla, N., Lee, E.L., and Horvitz, H.R. (2021). An hourglass circuit motif transforms a motor program via subcellularly localized muscle calcium signaling and contraction. eLife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10</w:t>
      </w:r>
      <w:r w:rsidRPr="00406B9E">
        <w:rPr>
          <w:rFonts w:ascii="Arial" w:hAnsi="Arial" w:cs="Arial"/>
          <w:noProof/>
          <w:sz w:val="20"/>
          <w:szCs w:val="20"/>
        </w:rPr>
        <w:t>.</w:t>
      </w:r>
    </w:p>
    <w:p w14:paraId="558CC230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Sarov, M., Murray, J.I., Schanze, K., Pozniakovski, A., Niu, W., Angermann, K., Hasse, S., Rupprecht, M., Vinis, E., Tinney, M.</w:t>
      </w:r>
      <w:r w:rsidRPr="00406B9E">
        <w:rPr>
          <w:rFonts w:ascii="Arial" w:hAnsi="Arial" w:cs="Arial"/>
          <w:i/>
          <w:noProof/>
          <w:sz w:val="20"/>
          <w:szCs w:val="20"/>
        </w:rPr>
        <w:t>, et al.</w:t>
      </w:r>
      <w:r w:rsidRPr="00406B9E">
        <w:rPr>
          <w:rFonts w:ascii="Arial" w:hAnsi="Arial" w:cs="Arial"/>
          <w:noProof/>
          <w:sz w:val="20"/>
          <w:szCs w:val="20"/>
        </w:rPr>
        <w:t xml:space="preserve"> (2012). A genome-scale resource for in vivo tag-based protein function exploration in C. elegans. Cell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150</w:t>
      </w:r>
      <w:r w:rsidRPr="00406B9E">
        <w:rPr>
          <w:rFonts w:ascii="Arial" w:hAnsi="Arial" w:cs="Arial"/>
          <w:noProof/>
          <w:sz w:val="20"/>
          <w:szCs w:val="20"/>
        </w:rPr>
        <w:t>, 855-866.</w:t>
      </w:r>
    </w:p>
    <w:p w14:paraId="112BF877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Serrano-Saiz, E., Gulez, B., Pereira, L., Gendrel, M., Kerk, S.Y., Vidal, B., Feng, W., Wang, C., Kratsios, P., Rand, J.B.</w:t>
      </w:r>
      <w:r w:rsidRPr="00406B9E">
        <w:rPr>
          <w:rFonts w:ascii="Arial" w:hAnsi="Arial" w:cs="Arial"/>
          <w:i/>
          <w:noProof/>
          <w:sz w:val="20"/>
          <w:szCs w:val="20"/>
        </w:rPr>
        <w:t>, et al.</w:t>
      </w:r>
      <w:r w:rsidRPr="00406B9E">
        <w:rPr>
          <w:rFonts w:ascii="Arial" w:hAnsi="Arial" w:cs="Arial"/>
          <w:noProof/>
          <w:sz w:val="20"/>
          <w:szCs w:val="20"/>
        </w:rPr>
        <w:t xml:space="preserve"> (2020). Modular Organization of Cis-regulatory Control Information of Neurotransmitter Pathway Genes in Caenorhabditis elegans. Genetics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215</w:t>
      </w:r>
      <w:r w:rsidRPr="00406B9E">
        <w:rPr>
          <w:rFonts w:ascii="Arial" w:hAnsi="Arial" w:cs="Arial"/>
          <w:noProof/>
          <w:sz w:val="20"/>
          <w:szCs w:val="20"/>
        </w:rPr>
        <w:t>, 665-681.</w:t>
      </w:r>
    </w:p>
    <w:p w14:paraId="0E3CB216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Serrano-Saiz, E., Pereira, L., Gendrel, M., Aghayeva, U., Battacharya, A., Howell, K., Garcia, L.R., and Hobert, O. (2017). A Neurotransmitter Atlas of the Caenorhabditis elegans Male Nervous System Reveals Sexually Dimorphic Neurotransmitter Usage. Genetics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206</w:t>
      </w:r>
      <w:r w:rsidRPr="00406B9E">
        <w:rPr>
          <w:rFonts w:ascii="Arial" w:hAnsi="Arial" w:cs="Arial"/>
          <w:noProof/>
          <w:sz w:val="20"/>
          <w:szCs w:val="20"/>
        </w:rPr>
        <w:t>, 1251-1269.</w:t>
      </w:r>
    </w:p>
    <w:p w14:paraId="37AF2F69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lastRenderedPageBreak/>
        <w:t>Serrano-Saiz, E., Poole, Richard J., Felton, T., Zhang, F., De La Cruz, Estanisla D., and Hobert, O. (2013). Modular Control of Glutamatergic Neuronal Identity in C. elegans by Distinct Homeodomain Proteins. Cell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155</w:t>
      </w:r>
      <w:r w:rsidRPr="00406B9E">
        <w:rPr>
          <w:rFonts w:ascii="Arial" w:hAnsi="Arial" w:cs="Arial"/>
          <w:noProof/>
          <w:sz w:val="20"/>
          <w:szCs w:val="20"/>
        </w:rPr>
        <w:t>, 659-673.</w:t>
      </w:r>
    </w:p>
    <w:p w14:paraId="50F78878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Stefanakis, N., Carrera, I., and Hobert, O. (2015). Regulatory Logic of Pan-Neuronal Gene Expression in C. elegans. Neuron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87</w:t>
      </w:r>
      <w:r w:rsidRPr="00406B9E">
        <w:rPr>
          <w:rFonts w:ascii="Arial" w:hAnsi="Arial" w:cs="Arial"/>
          <w:noProof/>
          <w:sz w:val="20"/>
          <w:szCs w:val="20"/>
        </w:rPr>
        <w:t>, 733-750.</w:t>
      </w:r>
    </w:p>
    <w:p w14:paraId="058C7755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Vidal, B., Aghayeva, U., Sun, H., Wang, C., Glenwinkel, L., Bayer, E.A., and Hobert, O. (2018). An atlas of Caenorhabditis elegans chemoreceptor expression. PLoS Biol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16</w:t>
      </w:r>
      <w:r w:rsidRPr="00406B9E">
        <w:rPr>
          <w:rFonts w:ascii="Arial" w:hAnsi="Arial" w:cs="Arial"/>
          <w:noProof/>
          <w:sz w:val="20"/>
          <w:szCs w:val="20"/>
        </w:rPr>
        <w:t>, e2004218.</w:t>
      </w:r>
    </w:p>
    <w:p w14:paraId="691209EA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Zhang, F., Bhattacharya, A., Nelson, J.C., Abe, N., Gordon, P., Lloret-Fernandez, C., Maicas, M., Flames, N., Mann, R.S., Colon-Ramos, D.A.</w:t>
      </w:r>
      <w:r w:rsidRPr="00406B9E">
        <w:rPr>
          <w:rFonts w:ascii="Arial" w:hAnsi="Arial" w:cs="Arial"/>
          <w:i/>
          <w:noProof/>
          <w:sz w:val="20"/>
          <w:szCs w:val="20"/>
        </w:rPr>
        <w:t>, et al.</w:t>
      </w:r>
      <w:r w:rsidRPr="00406B9E">
        <w:rPr>
          <w:rFonts w:ascii="Arial" w:hAnsi="Arial" w:cs="Arial"/>
          <w:noProof/>
          <w:sz w:val="20"/>
          <w:szCs w:val="20"/>
        </w:rPr>
        <w:t xml:space="preserve"> (2014). The LIM and POU homeobox genes ttx-3 and unc-86 act as terminal selectors in distinct cholinergic and serotonergic neuron types. Development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141</w:t>
      </w:r>
      <w:r w:rsidRPr="00406B9E">
        <w:rPr>
          <w:rFonts w:ascii="Arial" w:hAnsi="Arial" w:cs="Arial"/>
          <w:noProof/>
          <w:sz w:val="20"/>
          <w:szCs w:val="20"/>
        </w:rPr>
        <w:t>, 422-435.</w:t>
      </w:r>
    </w:p>
    <w:p w14:paraId="4B5F2F24" w14:textId="77777777" w:rsidR="009E377D" w:rsidRPr="00406B9E" w:rsidRDefault="009E377D" w:rsidP="009E377D">
      <w:pPr>
        <w:pStyle w:val="EndNoteBibliography"/>
        <w:spacing w:after="120"/>
        <w:rPr>
          <w:rFonts w:ascii="Arial" w:hAnsi="Arial" w:cs="Arial"/>
          <w:noProof/>
          <w:sz w:val="20"/>
          <w:szCs w:val="20"/>
        </w:rPr>
      </w:pPr>
      <w:r w:rsidRPr="00406B9E">
        <w:rPr>
          <w:rFonts w:ascii="Arial" w:hAnsi="Arial" w:cs="Arial"/>
          <w:noProof/>
          <w:sz w:val="20"/>
          <w:szCs w:val="20"/>
        </w:rPr>
        <w:t>Zhang, L., Ward, J.D., Cheng, Z., and Dernburg, A.F. (2015). The auxin-inducible degradation (AID) system enables versatile conditional protein depletion in C. elegans. Development</w:t>
      </w:r>
      <w:r w:rsidRPr="00406B9E">
        <w:rPr>
          <w:rFonts w:ascii="Arial" w:hAnsi="Arial" w:cs="Arial"/>
          <w:i/>
          <w:noProof/>
          <w:sz w:val="20"/>
          <w:szCs w:val="20"/>
        </w:rPr>
        <w:t xml:space="preserve"> 142</w:t>
      </w:r>
      <w:r w:rsidRPr="00406B9E">
        <w:rPr>
          <w:rFonts w:ascii="Arial" w:hAnsi="Arial" w:cs="Arial"/>
          <w:noProof/>
          <w:sz w:val="20"/>
          <w:szCs w:val="20"/>
        </w:rPr>
        <w:t>, 4374-4384.</w:t>
      </w:r>
    </w:p>
    <w:p w14:paraId="230DC50D" w14:textId="2446CE25" w:rsidR="001124EC" w:rsidRPr="009E377D" w:rsidRDefault="00F609DC" w:rsidP="009E377D">
      <w:pPr>
        <w:spacing w:after="120"/>
        <w:rPr>
          <w:rFonts w:ascii="Arial" w:hAnsi="Arial" w:cs="Arial"/>
          <w:sz w:val="20"/>
          <w:szCs w:val="20"/>
        </w:rPr>
      </w:pPr>
      <w:r w:rsidRPr="00406B9E">
        <w:rPr>
          <w:rFonts w:ascii="Arial" w:hAnsi="Arial" w:cs="Arial"/>
          <w:sz w:val="20"/>
          <w:szCs w:val="20"/>
        </w:rPr>
        <w:fldChar w:fldCharType="end"/>
      </w:r>
    </w:p>
    <w:sectPr w:rsidR="001124EC" w:rsidRPr="009E377D" w:rsidSect="007540F6">
      <w:pgSz w:w="15840" w:h="12240" w:orient="landscape"/>
      <w:pgMar w:top="1152" w:right="630" w:bottom="1080" w:left="1152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6111B7"/>
    <w:multiLevelType w:val="multilevel"/>
    <w:tmpl w:val="78D604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214C2055"/>
    <w:multiLevelType w:val="multilevel"/>
    <w:tmpl w:val="3BD023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59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Times New Roman&lt;/FontName&gt;&lt;FontSize&gt;12&lt;/FontSize&gt;&lt;ReflistTitle&gt;Bibliography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pp9r9rovtx2vepd9dppaf0t5zx2zst9ewr&quot;&gt;Hobert lab Endnote 9 library-Converted&lt;record-ids&gt;&lt;item&gt;727&lt;/item&gt;&lt;item&gt;998&lt;/item&gt;&lt;item&gt;1433&lt;/item&gt;&lt;item&gt;2449&lt;/item&gt;&lt;item&gt;3052&lt;/item&gt;&lt;item&gt;3480&lt;/item&gt;&lt;item&gt;4114&lt;/item&gt;&lt;item&gt;6512&lt;/item&gt;&lt;item&gt;7665&lt;/item&gt;&lt;item&gt;8024&lt;/item&gt;&lt;item&gt;8427&lt;/item&gt;&lt;item&gt;8895&lt;/item&gt;&lt;item&gt;9037&lt;/item&gt;&lt;item&gt;9406&lt;/item&gt;&lt;item&gt;9425&lt;/item&gt;&lt;item&gt;9515&lt;/item&gt;&lt;item&gt;10098&lt;/item&gt;&lt;item&gt;10140&lt;/item&gt;&lt;item&gt;10223&lt;/item&gt;&lt;item&gt;10291&lt;/item&gt;&lt;item&gt;10588&lt;/item&gt;&lt;item&gt;10589&lt;/item&gt;&lt;item&gt;10615&lt;/item&gt;&lt;item&gt;10739&lt;/item&gt;&lt;item&gt;10740&lt;/item&gt;&lt;item&gt;10741&lt;/item&gt;&lt;/record-ids&gt;&lt;/item&gt;&lt;/Libraries&gt;"/>
  </w:docVars>
  <w:rsids>
    <w:rsidRoot w:val="005669B2"/>
    <w:rsid w:val="00011383"/>
    <w:rsid w:val="00014213"/>
    <w:rsid w:val="0001494F"/>
    <w:rsid w:val="00015456"/>
    <w:rsid w:val="00015CDD"/>
    <w:rsid w:val="0003071A"/>
    <w:rsid w:val="00036ECC"/>
    <w:rsid w:val="00043903"/>
    <w:rsid w:val="00056E38"/>
    <w:rsid w:val="000934A6"/>
    <w:rsid w:val="0009579F"/>
    <w:rsid w:val="00096BC8"/>
    <w:rsid w:val="000A455A"/>
    <w:rsid w:val="000E5514"/>
    <w:rsid w:val="00105F3D"/>
    <w:rsid w:val="001124EC"/>
    <w:rsid w:val="00113531"/>
    <w:rsid w:val="001360E0"/>
    <w:rsid w:val="00183734"/>
    <w:rsid w:val="001A7D06"/>
    <w:rsid w:val="001B31DC"/>
    <w:rsid w:val="001C0DF8"/>
    <w:rsid w:val="001D344C"/>
    <w:rsid w:val="001E6438"/>
    <w:rsid w:val="002177D2"/>
    <w:rsid w:val="00220057"/>
    <w:rsid w:val="00224B02"/>
    <w:rsid w:val="00233FFA"/>
    <w:rsid w:val="002522E3"/>
    <w:rsid w:val="00267537"/>
    <w:rsid w:val="00267B4D"/>
    <w:rsid w:val="00286049"/>
    <w:rsid w:val="00287B70"/>
    <w:rsid w:val="002A3E72"/>
    <w:rsid w:val="002F1E22"/>
    <w:rsid w:val="002F6DCD"/>
    <w:rsid w:val="003017DD"/>
    <w:rsid w:val="003121B2"/>
    <w:rsid w:val="00322421"/>
    <w:rsid w:val="00341F9A"/>
    <w:rsid w:val="0035421E"/>
    <w:rsid w:val="00363A68"/>
    <w:rsid w:val="003678EC"/>
    <w:rsid w:val="0037301F"/>
    <w:rsid w:val="00383E4B"/>
    <w:rsid w:val="003E6A70"/>
    <w:rsid w:val="003F34A5"/>
    <w:rsid w:val="0040428F"/>
    <w:rsid w:val="00406B9E"/>
    <w:rsid w:val="00410DAE"/>
    <w:rsid w:val="00413DA9"/>
    <w:rsid w:val="00420C3C"/>
    <w:rsid w:val="004214A5"/>
    <w:rsid w:val="00432CC4"/>
    <w:rsid w:val="00432DC2"/>
    <w:rsid w:val="0045065B"/>
    <w:rsid w:val="004712D1"/>
    <w:rsid w:val="00476FCE"/>
    <w:rsid w:val="00494B3C"/>
    <w:rsid w:val="004B61B2"/>
    <w:rsid w:val="004B691A"/>
    <w:rsid w:val="004C7BDE"/>
    <w:rsid w:val="004E5856"/>
    <w:rsid w:val="00501C20"/>
    <w:rsid w:val="00506EC7"/>
    <w:rsid w:val="00506F0E"/>
    <w:rsid w:val="005074C8"/>
    <w:rsid w:val="0054732F"/>
    <w:rsid w:val="00556B27"/>
    <w:rsid w:val="005669B2"/>
    <w:rsid w:val="00570777"/>
    <w:rsid w:val="005A1D0A"/>
    <w:rsid w:val="005B4C7F"/>
    <w:rsid w:val="005D4116"/>
    <w:rsid w:val="0061725D"/>
    <w:rsid w:val="00637269"/>
    <w:rsid w:val="0065791C"/>
    <w:rsid w:val="006967EC"/>
    <w:rsid w:val="006B1560"/>
    <w:rsid w:val="006B7D76"/>
    <w:rsid w:val="006C5F32"/>
    <w:rsid w:val="006C6776"/>
    <w:rsid w:val="006C797F"/>
    <w:rsid w:val="006F02EE"/>
    <w:rsid w:val="006F52EF"/>
    <w:rsid w:val="007027BB"/>
    <w:rsid w:val="00710FAE"/>
    <w:rsid w:val="00726D81"/>
    <w:rsid w:val="007540F6"/>
    <w:rsid w:val="00757A99"/>
    <w:rsid w:val="0076006E"/>
    <w:rsid w:val="007601BB"/>
    <w:rsid w:val="00765458"/>
    <w:rsid w:val="00771F06"/>
    <w:rsid w:val="007927DB"/>
    <w:rsid w:val="007C2BBD"/>
    <w:rsid w:val="007E086E"/>
    <w:rsid w:val="007F2FDD"/>
    <w:rsid w:val="007F533F"/>
    <w:rsid w:val="00806604"/>
    <w:rsid w:val="0085245A"/>
    <w:rsid w:val="008613C2"/>
    <w:rsid w:val="0086239B"/>
    <w:rsid w:val="008806D2"/>
    <w:rsid w:val="00894B1F"/>
    <w:rsid w:val="008B4EF4"/>
    <w:rsid w:val="008B4FD0"/>
    <w:rsid w:val="008B5B82"/>
    <w:rsid w:val="008E61BF"/>
    <w:rsid w:val="00902A9E"/>
    <w:rsid w:val="009077B3"/>
    <w:rsid w:val="0094264E"/>
    <w:rsid w:val="00955216"/>
    <w:rsid w:val="00965796"/>
    <w:rsid w:val="00975CFE"/>
    <w:rsid w:val="00981E67"/>
    <w:rsid w:val="009C3751"/>
    <w:rsid w:val="009C5BA7"/>
    <w:rsid w:val="009C7E4F"/>
    <w:rsid w:val="009D7676"/>
    <w:rsid w:val="009E377D"/>
    <w:rsid w:val="00A1161C"/>
    <w:rsid w:val="00A204E9"/>
    <w:rsid w:val="00A20591"/>
    <w:rsid w:val="00A318C3"/>
    <w:rsid w:val="00A4044A"/>
    <w:rsid w:val="00A655EA"/>
    <w:rsid w:val="00A706E3"/>
    <w:rsid w:val="00A74C18"/>
    <w:rsid w:val="00A81296"/>
    <w:rsid w:val="00A94019"/>
    <w:rsid w:val="00AA11E4"/>
    <w:rsid w:val="00AD44A6"/>
    <w:rsid w:val="00AF2951"/>
    <w:rsid w:val="00AF4D7E"/>
    <w:rsid w:val="00B03274"/>
    <w:rsid w:val="00B03F02"/>
    <w:rsid w:val="00B11859"/>
    <w:rsid w:val="00B142D0"/>
    <w:rsid w:val="00B16E88"/>
    <w:rsid w:val="00B24107"/>
    <w:rsid w:val="00B348B7"/>
    <w:rsid w:val="00B427DA"/>
    <w:rsid w:val="00B5162E"/>
    <w:rsid w:val="00B57B4C"/>
    <w:rsid w:val="00B62582"/>
    <w:rsid w:val="00B636C6"/>
    <w:rsid w:val="00B812A8"/>
    <w:rsid w:val="00B83B2C"/>
    <w:rsid w:val="00B936AF"/>
    <w:rsid w:val="00BA09D6"/>
    <w:rsid w:val="00BA4B46"/>
    <w:rsid w:val="00BB173E"/>
    <w:rsid w:val="00BB4C51"/>
    <w:rsid w:val="00BC21D9"/>
    <w:rsid w:val="00BC4D8A"/>
    <w:rsid w:val="00BD2D80"/>
    <w:rsid w:val="00BE4426"/>
    <w:rsid w:val="00BE4683"/>
    <w:rsid w:val="00BE4D1F"/>
    <w:rsid w:val="00BF1D84"/>
    <w:rsid w:val="00C127BD"/>
    <w:rsid w:val="00C228E8"/>
    <w:rsid w:val="00C27DBB"/>
    <w:rsid w:val="00C32931"/>
    <w:rsid w:val="00C47212"/>
    <w:rsid w:val="00C63263"/>
    <w:rsid w:val="00CA58CC"/>
    <w:rsid w:val="00CB34A9"/>
    <w:rsid w:val="00CC3AB3"/>
    <w:rsid w:val="00CC531F"/>
    <w:rsid w:val="00CD6892"/>
    <w:rsid w:val="00CF7762"/>
    <w:rsid w:val="00D063E6"/>
    <w:rsid w:val="00D21271"/>
    <w:rsid w:val="00D42409"/>
    <w:rsid w:val="00D7763D"/>
    <w:rsid w:val="00D81C5C"/>
    <w:rsid w:val="00DC6695"/>
    <w:rsid w:val="00DE5B6A"/>
    <w:rsid w:val="00DF23F6"/>
    <w:rsid w:val="00E01277"/>
    <w:rsid w:val="00E04670"/>
    <w:rsid w:val="00E46654"/>
    <w:rsid w:val="00E51ED9"/>
    <w:rsid w:val="00E578D8"/>
    <w:rsid w:val="00E71567"/>
    <w:rsid w:val="00E755B4"/>
    <w:rsid w:val="00ED083B"/>
    <w:rsid w:val="00EE1AE8"/>
    <w:rsid w:val="00EE34E7"/>
    <w:rsid w:val="00F12707"/>
    <w:rsid w:val="00F26B4E"/>
    <w:rsid w:val="00F609DC"/>
    <w:rsid w:val="00FA25E4"/>
    <w:rsid w:val="00FB29A5"/>
    <w:rsid w:val="00FB3299"/>
    <w:rsid w:val="00FB6DC8"/>
    <w:rsid w:val="00FC3AF4"/>
    <w:rsid w:val="00FE5A44"/>
    <w:rsid w:val="00FF5C07"/>
    <w:rsid w:val="37F930C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762702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EastAsia" w:hAnsi="Arial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06604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669B2"/>
    <w:rPr>
      <w:rFonts w:asciiTheme="minorHAnsi" w:hAnsiTheme="minorHAnsi"/>
      <w:sz w:val="20"/>
      <w:szCs w:val="20"/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06604"/>
    <w:rPr>
      <w:rFonts w:eastAsiaTheme="minorEastAsia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6604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B34A9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CB34A9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CB34A9"/>
  </w:style>
  <w:style w:type="character" w:customStyle="1" w:styleId="EndNoteBibliographyChar">
    <w:name w:val="EndNote Bibliography Char"/>
    <w:basedOn w:val="DefaultParagraphFont"/>
    <w:link w:val="EndNoteBibliography"/>
    <w:rsid w:val="00CB34A9"/>
    <w:rPr>
      <w:rFonts w:ascii="Times New Roman" w:eastAsia="Times New Roman" w:hAnsi="Times New Roman" w:cs="Times New Roma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EastAsia" w:hAnsi="Arial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06604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669B2"/>
    <w:rPr>
      <w:rFonts w:asciiTheme="minorHAnsi" w:hAnsiTheme="minorHAnsi"/>
      <w:sz w:val="20"/>
      <w:szCs w:val="20"/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06604"/>
    <w:rPr>
      <w:rFonts w:eastAsiaTheme="minorEastAsia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6604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B34A9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CB34A9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CB34A9"/>
  </w:style>
  <w:style w:type="character" w:customStyle="1" w:styleId="EndNoteBibliographyChar">
    <w:name w:val="EndNote Bibliography Char"/>
    <w:basedOn w:val="DefaultParagraphFont"/>
    <w:link w:val="EndNoteBibliography"/>
    <w:rsid w:val="00CB34A9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24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7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0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98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07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0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50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85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53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19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59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776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831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44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08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96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32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998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15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17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06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316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7171</Words>
  <Characters>40881</Characters>
  <Application>Microsoft Macintosh Word</Application>
  <DocSecurity>0</DocSecurity>
  <Lines>340</Lines>
  <Paragraphs>95</Paragraphs>
  <ScaleCrop>false</ScaleCrop>
  <Company/>
  <LinksUpToDate>false</LinksUpToDate>
  <CharactersWithSpaces>479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er Hobert</dc:creator>
  <cp:keywords/>
  <dc:description/>
  <cp:lastModifiedBy>Berta Vidal Iglesias</cp:lastModifiedBy>
  <cp:revision>3</cp:revision>
  <dcterms:created xsi:type="dcterms:W3CDTF">2022-03-23T01:25:00Z</dcterms:created>
  <dcterms:modified xsi:type="dcterms:W3CDTF">2022-03-23T01:28:00Z</dcterms:modified>
</cp:coreProperties>
</file>